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5BE2" w:rsidRPr="00A31363" w:rsidRDefault="000A1DFF">
      <w:pPr>
        <w:rPr>
          <w:b/>
        </w:rPr>
      </w:pPr>
      <w:r w:rsidRPr="00A31363">
        <w:rPr>
          <w:b/>
        </w:rPr>
        <w:t>CIDER 2012: Deep Time</w:t>
      </w:r>
    </w:p>
    <w:p w:rsidR="000A1DFF" w:rsidRPr="00A31363" w:rsidRDefault="000A1DFF">
      <w:pPr>
        <w:rPr>
          <w:b/>
        </w:rPr>
      </w:pPr>
      <w:r w:rsidRPr="00A31363">
        <w:rPr>
          <w:b/>
        </w:rPr>
        <w:t>Impacts Tutorial</w:t>
      </w:r>
      <w:r w:rsidR="00110D4D" w:rsidRPr="00A31363">
        <w:rPr>
          <w:b/>
        </w:rPr>
        <w:t xml:space="preserve"> Handout</w:t>
      </w:r>
    </w:p>
    <w:p w:rsidR="000A1DFF" w:rsidRPr="00A31363" w:rsidRDefault="000A1DFF">
      <w:pPr>
        <w:rPr>
          <w:b/>
        </w:rPr>
      </w:pPr>
      <w:r w:rsidRPr="00A31363">
        <w:rPr>
          <w:b/>
        </w:rPr>
        <w:t>July 16, 2012</w:t>
      </w:r>
    </w:p>
    <w:p w:rsidR="000A1DFF" w:rsidRPr="00A31363" w:rsidRDefault="000A1DFF">
      <w:pPr>
        <w:rPr>
          <w:b/>
        </w:rPr>
      </w:pPr>
      <w:r w:rsidRPr="00A31363">
        <w:rPr>
          <w:b/>
        </w:rPr>
        <w:t xml:space="preserve">Sarah T. Stewart, </w:t>
      </w:r>
      <w:hyperlink r:id="rId8" w:history="1">
        <w:r w:rsidRPr="00A31363">
          <w:rPr>
            <w:rStyle w:val="Hyperlink"/>
            <w:b/>
          </w:rPr>
          <w:t>sstewart@eps.harvard.edu</w:t>
        </w:r>
      </w:hyperlink>
    </w:p>
    <w:p w:rsidR="000A1DFF" w:rsidRDefault="000A1DFF"/>
    <w:p w:rsidR="00500E61" w:rsidRPr="00A31363" w:rsidRDefault="00500E61">
      <w:pPr>
        <w:rPr>
          <w:b/>
        </w:rPr>
      </w:pPr>
      <w:r w:rsidRPr="00A31363">
        <w:rPr>
          <w:b/>
        </w:rPr>
        <w:t>Motivating Questions:</w:t>
      </w:r>
    </w:p>
    <w:p w:rsidR="004F693E" w:rsidRPr="004F693E" w:rsidRDefault="004F693E" w:rsidP="004F693E">
      <w:r w:rsidRPr="004F693E">
        <w:t xml:space="preserve">What does the Earth remember from accretion? </w:t>
      </w:r>
    </w:p>
    <w:p w:rsidR="004F693E" w:rsidRPr="004F693E" w:rsidRDefault="004F693E" w:rsidP="004F693E">
      <w:r w:rsidRPr="004F693E">
        <w:t>How did the Earth grow? How long did it take?</w:t>
      </w:r>
    </w:p>
    <w:p w:rsidR="004F693E" w:rsidRDefault="004F693E" w:rsidP="004F693E">
      <w:r>
        <w:t>What wa</w:t>
      </w:r>
      <w:r w:rsidRPr="004F693E">
        <w:t>s the thermal state of the planet during accretion?</w:t>
      </w:r>
    </w:p>
    <w:p w:rsidR="00325F05" w:rsidRPr="004F693E" w:rsidRDefault="00325F05" w:rsidP="004F693E">
      <w:r>
        <w:t xml:space="preserve">What interesting things happened during planet formation </w:t>
      </w:r>
      <w:r w:rsidR="00822482">
        <w:t xml:space="preserve">related to impacts </w:t>
      </w:r>
      <w:r>
        <w:t>(e.g., moon formation</w:t>
      </w:r>
      <w:r w:rsidR="00C0700E">
        <w:t>, chemical differentiation</w:t>
      </w:r>
      <w:r>
        <w:t>)?</w:t>
      </w:r>
    </w:p>
    <w:p w:rsidR="004F693E" w:rsidRPr="004F693E" w:rsidRDefault="004F693E" w:rsidP="004F693E"/>
    <w:p w:rsidR="004F693E" w:rsidRPr="00A31363" w:rsidRDefault="004F693E" w:rsidP="004F693E">
      <w:pPr>
        <w:rPr>
          <w:b/>
        </w:rPr>
      </w:pPr>
      <w:r w:rsidRPr="00A31363">
        <w:rPr>
          <w:b/>
        </w:rPr>
        <w:t>Goals: </w:t>
      </w:r>
    </w:p>
    <w:p w:rsidR="004F693E" w:rsidRPr="004F693E" w:rsidRDefault="004F693E" w:rsidP="004F693E">
      <w:proofErr w:type="gramStart"/>
      <w:r>
        <w:t>O</w:t>
      </w:r>
      <w:r w:rsidRPr="004F693E">
        <w:t xml:space="preserve">verview of </w:t>
      </w:r>
      <w:r>
        <w:t xml:space="preserve">the role of </w:t>
      </w:r>
      <w:r w:rsidRPr="004F693E">
        <w:t xml:space="preserve">impacts </w:t>
      </w:r>
      <w:r>
        <w:t>during planet formation.</w:t>
      </w:r>
      <w:proofErr w:type="gramEnd"/>
    </w:p>
    <w:p w:rsidR="004F693E" w:rsidRPr="004F693E" w:rsidRDefault="004F693E" w:rsidP="004F693E">
      <w:proofErr w:type="gramStart"/>
      <w:r>
        <w:t>A sense</w:t>
      </w:r>
      <w:r w:rsidRPr="004F693E">
        <w:t xml:space="preserve"> of the state of the art in the field (numerical and lab experiments)</w:t>
      </w:r>
      <w:r>
        <w:t>.</w:t>
      </w:r>
      <w:proofErr w:type="gramEnd"/>
    </w:p>
    <w:p w:rsidR="004F693E" w:rsidRPr="004F693E" w:rsidRDefault="004F693E" w:rsidP="004F693E">
      <w:proofErr w:type="gramStart"/>
      <w:r>
        <w:t>Identification of some</w:t>
      </w:r>
      <w:r w:rsidRPr="004F693E">
        <w:t xml:space="preserve"> open issues and points o</w:t>
      </w:r>
      <w:r>
        <w:t>f contention.</w:t>
      </w:r>
      <w:proofErr w:type="gramEnd"/>
    </w:p>
    <w:p w:rsidR="004F693E" w:rsidRDefault="004F693E" w:rsidP="004F693E"/>
    <w:p w:rsidR="00BC3403" w:rsidRPr="001721A2" w:rsidRDefault="00BC3403" w:rsidP="004F693E">
      <w:pPr>
        <w:rPr>
          <w:b/>
        </w:rPr>
      </w:pPr>
      <w:r w:rsidRPr="001721A2">
        <w:rPr>
          <w:b/>
        </w:rPr>
        <w:t>Some jargon:</w:t>
      </w:r>
    </w:p>
    <w:p w:rsidR="00BC3403" w:rsidRDefault="00BC3403" w:rsidP="004F693E">
      <w:r>
        <w:t>Giant im</w:t>
      </w:r>
      <w:r w:rsidR="00A24F82">
        <w:t>pact stage of planet formation: The</w:t>
      </w:r>
      <w:r>
        <w:t xml:space="preserve"> final chaotic stage following </w:t>
      </w:r>
      <w:r w:rsidR="00ED0429">
        <w:t xml:space="preserve">the </w:t>
      </w:r>
      <w:r>
        <w:t>oligarchic stage</w:t>
      </w:r>
      <w:r w:rsidR="00873D8A">
        <w:t>.</w:t>
      </w:r>
    </w:p>
    <w:p w:rsidR="00BC3403" w:rsidRDefault="00BC3403" w:rsidP="004F693E">
      <w:r>
        <w:t>Giant imp</w:t>
      </w:r>
      <w:r w:rsidR="00C51D17">
        <w:t>acts: N</w:t>
      </w:r>
      <w:r>
        <w:t xml:space="preserve">ot precisely defined. Commonly </w:t>
      </w:r>
      <w:r w:rsidR="001827FA">
        <w:t>used to mean</w:t>
      </w:r>
      <w:r w:rsidR="00E36C6E">
        <w:t xml:space="preserve"> impacts between </w:t>
      </w:r>
      <w:r>
        <w:t>similar</w:t>
      </w:r>
      <w:r w:rsidR="00E36C6E">
        <w:t>ly</w:t>
      </w:r>
      <w:r>
        <w:t xml:space="preserve"> sized </w:t>
      </w:r>
      <w:r w:rsidR="00E36C6E">
        <w:t>bodies</w:t>
      </w:r>
      <w:r>
        <w:t xml:space="preserve"> where the 3D aspect of the event is critical </w:t>
      </w:r>
      <w:r w:rsidR="00247B4B">
        <w:fldChar w:fldCharType="begin"/>
      </w:r>
      <w:r>
        <w:instrText xml:space="preserve"> ADDIN EN.CITE &lt;EndNote&gt;&lt;Cite&gt;&lt;Author&gt;Asphaug&lt;/Author&gt;&lt;Year&gt;2010&lt;/Year&gt;&lt;RecNum&gt;2160&lt;/RecNum&gt;&lt;DisplayText&gt;[&lt;style face="italic"&gt;Asphaug&lt;/style&gt;, 2010]&lt;/DisplayText&gt;&lt;record&gt;&lt;rec-number&gt;2160&lt;/rec-number&gt;&lt;foreign-keys&gt;&lt;key app="EN" db-id="wrtz92w28fzfw3erstnvfvaipzr0vrrav0de"&gt;2160&lt;/key&gt;&lt;/foreign-keys&gt;&lt;ref-type name="Journal Article"&gt;17&lt;/ref-type&gt;&lt;contributors&gt;&lt;authors&gt;&lt;author&gt;Asphaug, E.&lt;/author&gt;&lt;/authors&gt;&lt;/contributors&gt;&lt;titles&gt;&lt;title&gt;Similar-sized collisions and the diversity of planets&lt;/title&gt;&lt;secondary-title&gt;Chemie der Erde&lt;/secondary-title&gt;&lt;/titles&gt;&lt;periodical&gt;&lt;full-title&gt;Chemie der Erde&lt;/full-title&gt;&lt;/periodical&gt;&lt;pages&gt;199-219&lt;/pages&gt;&lt;volume&gt;70&lt;/volume&gt;&lt;dates&gt;&lt;year&gt;2010&lt;/year&gt;&lt;/dates&gt;&lt;urls&gt;&lt;/urls&gt;&lt;/record&gt;&lt;/Cite&gt;&lt;/EndNote&gt;</w:instrText>
      </w:r>
      <w:r w:rsidR="00247B4B">
        <w:fldChar w:fldCharType="separate"/>
      </w:r>
      <w:r>
        <w:rPr>
          <w:noProof/>
        </w:rPr>
        <w:t>[</w:t>
      </w:r>
      <w:hyperlink w:anchor="_ENREF_3" w:tooltip="Asphaug, 2010 #2160" w:history="1">
        <w:r w:rsidR="003F1997" w:rsidRPr="00BC3403">
          <w:rPr>
            <w:i/>
            <w:noProof/>
          </w:rPr>
          <w:t>Asphaug</w:t>
        </w:r>
        <w:r w:rsidR="003F1997">
          <w:rPr>
            <w:noProof/>
          </w:rPr>
          <w:t>, 2010</w:t>
        </w:r>
      </w:hyperlink>
      <w:r>
        <w:rPr>
          <w:noProof/>
        </w:rPr>
        <w:t>]</w:t>
      </w:r>
      <w:r w:rsidR="00247B4B">
        <w:fldChar w:fldCharType="end"/>
      </w:r>
      <w:r w:rsidR="009F781F">
        <w:t>.</w:t>
      </w:r>
    </w:p>
    <w:p w:rsidR="00BC3403" w:rsidRDefault="00BC3403" w:rsidP="004F693E">
      <w:r>
        <w:t xml:space="preserve">Basin-forming impacts: Large </w:t>
      </w:r>
      <w:proofErr w:type="spellStart"/>
      <w:r>
        <w:t>cratering</w:t>
      </w:r>
      <w:proofErr w:type="spellEnd"/>
      <w:r>
        <w:t xml:space="preserve"> eve</w:t>
      </w:r>
      <w:r w:rsidR="007E2601">
        <w:t>nts. Historical definition is &gt;</w:t>
      </w:r>
      <w:r>
        <w:t>300 km</w:t>
      </w:r>
      <w:r w:rsidR="005A3E2A">
        <w:t xml:space="preserve"> diameter</w:t>
      </w:r>
      <w:r>
        <w:t xml:space="preserve"> craters on the Moon. </w:t>
      </w:r>
      <w:r w:rsidR="008E2874">
        <w:t>The transition to basins from smaller complex craters is most easily identified in a depth to diameter plot, which shows a change in slope</w:t>
      </w:r>
      <w:r w:rsidR="00E07364">
        <w:t xml:space="preserve"> </w:t>
      </w:r>
      <w:r w:rsidR="00247B4B">
        <w:fldChar w:fldCharType="begin"/>
      </w:r>
      <w:r w:rsidR="00283182">
        <w:instrText xml:space="preserve"> ADDIN EN.CITE &lt;EndNote&gt;&lt;Cite&gt;&lt;Author&gt;Williams&lt;/Author&gt;&lt;Year&gt;1998&lt;/Year&gt;&lt;RecNum&gt;2115&lt;/RecNum&gt;&lt;Prefix&gt;e.g.`, &lt;/Prefix&gt;&lt;DisplayText&gt;[e.g., &lt;style face="italic"&gt;Williams and Zuber&lt;/style&gt;, 1998]&lt;/DisplayText&gt;&lt;record&gt;&lt;rec-number&gt;2115&lt;/rec-number&gt;&lt;foreign-keys&gt;&lt;key app="EN" db-id="wrtz92w28fzfw3erstnvfvaipzr0vrrav0de"&gt;2115&lt;/key&gt;&lt;/foreign-keys&gt;&lt;ref-type name="Journal Article"&gt;17&lt;/ref-type&gt;&lt;contributors&gt;&lt;authors&gt;&lt;author&gt;Williams, Kevin K.&lt;/author&gt;&lt;author&gt;Zuber, Maria T.&lt;/author&gt;&lt;/authors&gt;&lt;/contributors&gt;&lt;titles&gt;&lt;title&gt;Measurement and Analysis of Lunar Basin Depths from Clementine Altimetry&lt;/title&gt;&lt;secondary-title&gt;Icarus&lt;/secondary-title&gt;&lt;/titles&gt;&lt;periodical&gt;&lt;full-title&gt;Icarus&lt;/full-title&gt;&lt;abbr-1&gt;Icarus&lt;/abbr-1&gt;&lt;abbr-2&gt;Icarus&lt;/abbr-2&gt;&lt;/periodical&gt;&lt;pages&gt;107-122&lt;/pages&gt;&lt;volume&gt;131&lt;/volume&gt;&lt;number&gt;1&lt;/number&gt;&lt;dates&gt;&lt;year&gt;1998&lt;/year&gt;&lt;/dates&gt;&lt;isbn&gt;0019-1035&lt;/isbn&gt;&lt;urls&gt;&lt;related-urls&gt;&lt;url&gt;http://www.sciencedirect.com/science/article/B6WGF-45K0YV5-8/2/d2a658e68f591df131f1fd28c4cd1370&lt;/url&gt;&lt;/related-urls&gt;&lt;/urls&gt;&lt;/record&gt;&lt;/Cite&gt;&lt;/EndNote&gt;</w:instrText>
      </w:r>
      <w:r w:rsidR="00247B4B">
        <w:fldChar w:fldCharType="separate"/>
      </w:r>
      <w:r w:rsidR="00283182">
        <w:rPr>
          <w:noProof/>
        </w:rPr>
        <w:t>[</w:t>
      </w:r>
      <w:hyperlink w:anchor="_ENREF_49" w:tooltip="Williams, 1998 #2115" w:history="1">
        <w:r w:rsidR="003F1997">
          <w:rPr>
            <w:noProof/>
          </w:rPr>
          <w:t xml:space="preserve">e.g., </w:t>
        </w:r>
        <w:r w:rsidR="003F1997" w:rsidRPr="00283182">
          <w:rPr>
            <w:i/>
            <w:noProof/>
          </w:rPr>
          <w:t>Williams and Zuber</w:t>
        </w:r>
        <w:r w:rsidR="003F1997">
          <w:rPr>
            <w:noProof/>
          </w:rPr>
          <w:t>, 1998</w:t>
        </w:r>
      </w:hyperlink>
      <w:r w:rsidR="00283182">
        <w:rPr>
          <w:noProof/>
        </w:rPr>
        <w:t>]</w:t>
      </w:r>
      <w:r w:rsidR="00247B4B">
        <w:fldChar w:fldCharType="end"/>
      </w:r>
      <w:r w:rsidR="00E07364">
        <w:t xml:space="preserve"> that is likely related to the larger amount of melt production influencing crater collapse mechanics at the basin-scale [STS].</w:t>
      </w:r>
    </w:p>
    <w:p w:rsidR="00A01646" w:rsidRDefault="00F91E29" w:rsidP="004F693E">
      <w:proofErr w:type="spellStart"/>
      <w:r>
        <w:t>Planetesimals</w:t>
      </w:r>
      <w:proofErr w:type="spellEnd"/>
      <w:r>
        <w:t xml:space="preserve">: Notional original </w:t>
      </w:r>
      <w:r w:rsidR="00452C5F">
        <w:t xml:space="preserve">solid </w:t>
      </w:r>
      <w:r>
        <w:t>building blocks of planets</w:t>
      </w:r>
      <w:r w:rsidR="00452C5F">
        <w:t>. 1-km size bodies are commonly used to initialize simulations of the runaway/oligarchic growth phase.</w:t>
      </w:r>
    </w:p>
    <w:p w:rsidR="00452C5F" w:rsidRDefault="002A6A0A" w:rsidP="004F693E">
      <w:proofErr w:type="spellStart"/>
      <w:r>
        <w:t>Protoplanets</w:t>
      </w:r>
      <w:proofErr w:type="spellEnd"/>
      <w:r>
        <w:t>: Approximately equivalent to oligarchs</w:t>
      </w:r>
      <w:r w:rsidR="0089773C">
        <w:t>.</w:t>
      </w:r>
    </w:p>
    <w:p w:rsidR="00F91E29" w:rsidRDefault="00B43463" w:rsidP="004F693E">
      <w:r>
        <w:t xml:space="preserve">Oligarchs: </w:t>
      </w:r>
      <w:proofErr w:type="spellStart"/>
      <w:r>
        <w:t>Protoplanets</w:t>
      </w:r>
      <w:proofErr w:type="spellEnd"/>
      <w:r>
        <w:t xml:space="preserve"> that dominate a radial feeding zone and are separately widely enough to that dynamical friction by </w:t>
      </w:r>
      <w:proofErr w:type="spellStart"/>
      <w:r>
        <w:t>planetesimals</w:t>
      </w:r>
      <w:proofErr w:type="spellEnd"/>
      <w:r>
        <w:t xml:space="preserve"> maintains circular orbits.</w:t>
      </w:r>
      <w:r w:rsidR="0089773C">
        <w:t xml:space="preserve"> The mass of oligarchs is determined by the isolation mass (lunar to Mars mass bodies at 1 AU).</w:t>
      </w:r>
    </w:p>
    <w:p w:rsidR="00B43463" w:rsidRDefault="00490458" w:rsidP="004F693E">
      <w:r>
        <w:t>Planets: See IAU 2006</w:t>
      </w:r>
    </w:p>
    <w:p w:rsidR="000F4B80" w:rsidRDefault="000F4B80" w:rsidP="004F693E"/>
    <w:p w:rsidR="00787419" w:rsidRPr="0035388D" w:rsidRDefault="00BE2329" w:rsidP="004F693E">
      <w:pPr>
        <w:rPr>
          <w:b/>
        </w:rPr>
      </w:pPr>
      <w:r w:rsidRPr="0035388D">
        <w:rPr>
          <w:b/>
        </w:rPr>
        <w:t>Part I: How did the Earth grow?</w:t>
      </w:r>
    </w:p>
    <w:p w:rsidR="004F693E" w:rsidRPr="004F693E" w:rsidRDefault="00BE2329" w:rsidP="004F693E">
      <w:r>
        <w:t xml:space="preserve">Standard </w:t>
      </w:r>
      <w:r w:rsidR="00006308">
        <w:t xml:space="preserve">Terrestrial </w:t>
      </w:r>
      <w:r>
        <w:t>Planet Formation</w:t>
      </w:r>
      <w:r w:rsidR="00A72D62">
        <w:t xml:space="preserve"> </w:t>
      </w:r>
      <w:r w:rsidR="00247B4B">
        <w:fldChar w:fldCharType="begin"/>
      </w:r>
      <w:r w:rsidR="00A72D62">
        <w:instrText xml:space="preserve"> ADDIN EN.CITE &lt;EndNote&gt;&lt;Cite&gt;&lt;Author&gt;Chambers&lt;/Author&gt;&lt;Year&gt;2010&lt;/Year&gt;&lt;RecNum&gt;1965&lt;/RecNum&gt;&lt;DisplayText&gt;[&lt;style face="italic"&gt;Chambers&lt;/style&gt;, 2010; &lt;style face="italic"&gt;Morbidelli et al.&lt;/style&gt;, 2012]&lt;/DisplayText&gt;&lt;record&gt;&lt;rec-number&gt;1965&lt;/rec-number&gt;&lt;foreign-keys&gt;&lt;key app="EN" db-id="wrtz92w28fzfw3erstnvfvaipzr0vrrav0de"&gt;1965&lt;/key&gt;&lt;/foreign-keys&gt;&lt;ref-type name="Book Section"&gt;5&lt;/ref-type&gt;&lt;contributors&gt;&lt;authors&gt;&lt;author&gt;Chambers, John&lt;/author&gt;&lt;/authors&gt;&lt;secondary-authors&gt;&lt;author&gt;Seager, S.&lt;/author&gt;&lt;/secondary-authors&gt;&lt;/contributors&gt;&lt;titles&gt;&lt;title&gt;Terrestrial Planet Formation&lt;/title&gt;&lt;secondary-title&gt;Exoplanets&lt;/secondary-title&gt;&lt;/titles&gt;&lt;pages&gt;23&lt;/pages&gt;&lt;dates&gt;&lt;year&gt;2010&lt;/year&gt;&lt;/dates&gt;&lt;publisher&gt;U. Arizona Press&lt;/publisher&gt;&lt;urls&gt;&lt;/urls&gt;&lt;/record&gt;&lt;/Cite&gt;&lt;Cite&gt;&lt;Author&gt;Morbidelli&lt;/Author&gt;&lt;Year&gt;2012&lt;/Year&gt;&lt;RecNum&gt;2253&lt;/RecNum&gt;&lt;record&gt;&lt;rec-number&gt;2253&lt;/rec-number&gt;&lt;foreign-keys&gt;&lt;key app="EN" db-id="wrtz92w28fzfw3erstnvfvaipzr0vrrav0de"&gt;2253&lt;/key&gt;&lt;/foreign-keys&gt;&lt;ref-type name="Journal Article"&gt;17&lt;/ref-type&gt;&lt;contributors&gt;&lt;authors&gt;&lt;author&gt;Morbidelli, A.&lt;/author&gt;&lt;author&gt;Lunine, J.I.&lt;/author&gt;&lt;author&gt;O&amp;apos;Brien, D.P.&lt;/author&gt;&lt;author&gt;Raymond, S.N.&lt;/author&gt;&lt;author&gt;Walsh, K.J.&lt;/author&gt;&lt;/authors&gt;&lt;/contributors&gt;&lt;titles&gt;&lt;title&gt;Building Terrestrial Planets&lt;/title&gt;&lt;secondary-title&gt;Annual Review of Earth and Planetary Sciences&lt;/secondary-title&gt;&lt;/titles&gt;&lt;periodical&gt;&lt;full-title&gt;Annual Review of Earth and Planetary Sciences&lt;/full-title&gt;&lt;abbr-1&gt;Annu. Rev. Earth Planet. Sci.&lt;/abbr-1&gt;&lt;/periodical&gt;&lt;pages&gt;251-275&lt;/pages&gt;&lt;volume&gt;40&lt;/volume&gt;&lt;number&gt;1&lt;/number&gt;&lt;dates&gt;&lt;year&gt;2012&lt;/year&gt;&lt;/dates&gt;&lt;urls&gt;&lt;related-urls&gt;&lt;url&gt;http://www.annualreviews.org/doi/abs/10.1146/annurev-earth-042711-105319&lt;/url&gt;&lt;/related-urls&gt;&lt;/urls&gt;&lt;electronic-resource-num&gt;doi:10.1146/annurev-earth-042711-105319&lt;/electronic-resource-num&gt;&lt;/record&gt;&lt;/Cite&gt;&lt;/EndNote&gt;</w:instrText>
      </w:r>
      <w:r w:rsidR="00247B4B">
        <w:fldChar w:fldCharType="separate"/>
      </w:r>
      <w:r w:rsidR="00A72D62">
        <w:rPr>
          <w:noProof/>
        </w:rPr>
        <w:t>[</w:t>
      </w:r>
      <w:hyperlink w:anchor="_ENREF_11" w:tooltip="Chambers, 2010 #1965" w:history="1">
        <w:r w:rsidR="003F1997" w:rsidRPr="00A72D62">
          <w:rPr>
            <w:i/>
            <w:noProof/>
          </w:rPr>
          <w:t>Chambers</w:t>
        </w:r>
        <w:r w:rsidR="003F1997">
          <w:rPr>
            <w:noProof/>
          </w:rPr>
          <w:t>, 2010</w:t>
        </w:r>
      </w:hyperlink>
      <w:r w:rsidR="00A72D62">
        <w:rPr>
          <w:noProof/>
        </w:rPr>
        <w:t xml:space="preserve">; </w:t>
      </w:r>
      <w:hyperlink w:anchor="_ENREF_32" w:tooltip="Morbidelli, 2012 #2253" w:history="1">
        <w:r w:rsidR="003F1997" w:rsidRPr="00A72D62">
          <w:rPr>
            <w:i/>
            <w:noProof/>
          </w:rPr>
          <w:t>Morbidelli et al.</w:t>
        </w:r>
        <w:r w:rsidR="003F1997">
          <w:rPr>
            <w:noProof/>
          </w:rPr>
          <w:t>, 2012</w:t>
        </w:r>
      </w:hyperlink>
      <w:r w:rsidR="00A72D62">
        <w:rPr>
          <w:noProof/>
        </w:rPr>
        <w:t>]</w:t>
      </w:r>
      <w:r w:rsidR="00247B4B">
        <w:fldChar w:fldCharType="end"/>
      </w:r>
    </w:p>
    <w:p w:rsidR="004F693E" w:rsidRDefault="000171C4" w:rsidP="000171C4">
      <w:pPr>
        <w:pStyle w:val="ListParagraph"/>
        <w:numPr>
          <w:ilvl w:val="0"/>
          <w:numId w:val="1"/>
        </w:numPr>
      </w:pPr>
      <w:r>
        <w:t xml:space="preserve">Dust to </w:t>
      </w:r>
      <w:proofErr w:type="spellStart"/>
      <w:r>
        <w:t>planetesimals</w:t>
      </w:r>
      <w:proofErr w:type="spellEnd"/>
      <w:r>
        <w:t xml:space="preserve"> (~1km)</w:t>
      </w:r>
    </w:p>
    <w:p w:rsidR="000171C4" w:rsidRDefault="000171C4" w:rsidP="000171C4">
      <w:pPr>
        <w:pStyle w:val="ListParagraph"/>
        <w:numPr>
          <w:ilvl w:val="1"/>
          <w:numId w:val="1"/>
        </w:numPr>
      </w:pPr>
      <w:r>
        <w:t>Fast, poorly understood</w:t>
      </w:r>
      <w:r w:rsidR="009B284A">
        <w:t xml:space="preserve"> </w:t>
      </w:r>
      <w:r w:rsidR="00247B4B">
        <w:fldChar w:fldCharType="begin">
          <w:fldData xml:space="preserve">PEVuZE5vdGU+PENpdGU+PEF1dGhvcj5Kb2hhbnNlbjwvQXV0aG9yPjxZZWFyPjIwMDc8L1llYXI+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wMjIt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</w:fldData>
        </w:fldChar>
      </w:r>
      <w:r w:rsidR="009B284A">
        <w:instrText xml:space="preserve"> ADDIN EN.CITE </w:instrText>
      </w:r>
      <w:r w:rsidR="00247B4B">
        <w:fldChar w:fldCharType="begin">
          <w:fldData xml:space="preserve">PEVuZE5vdGU+PENpdGU+PEF1dGhvcj5Kb2hhbnNlbjwvQXV0aG9yPjxZZWFyPjIwMDc8L1llYXI+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wMjIt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</w:fldData>
        </w:fldChar>
      </w:r>
      <w:r w:rsidR="009B284A">
        <w:instrText xml:space="preserve"> ADDIN EN.CITE.DATA </w:instrText>
      </w:r>
      <w:r w:rsidR="00247B4B">
        <w:fldChar w:fldCharType="end"/>
      </w:r>
      <w:r w:rsidR="00247B4B">
        <w:fldChar w:fldCharType="separate"/>
      </w:r>
      <w:r w:rsidR="009B284A">
        <w:rPr>
          <w:noProof/>
        </w:rPr>
        <w:t>[</w:t>
      </w:r>
      <w:hyperlink w:anchor="_ENREF_13" w:tooltip="Cuzzi, 2008 #1869" w:history="1">
        <w:r w:rsidR="003F1997" w:rsidRPr="009B284A">
          <w:rPr>
            <w:i/>
            <w:noProof/>
          </w:rPr>
          <w:t>Cuzzi et al.</w:t>
        </w:r>
        <w:r w:rsidR="003F1997">
          <w:rPr>
            <w:noProof/>
          </w:rPr>
          <w:t>, 2008</w:t>
        </w:r>
      </w:hyperlink>
      <w:r w:rsidR="009B284A">
        <w:rPr>
          <w:noProof/>
        </w:rPr>
        <w:t xml:space="preserve">; </w:t>
      </w:r>
      <w:hyperlink w:anchor="_ENREF_22" w:tooltip="Johansen, 2007 #1860" w:history="1">
        <w:r w:rsidR="003F1997" w:rsidRPr="009B284A">
          <w:rPr>
            <w:i/>
            <w:noProof/>
          </w:rPr>
          <w:t>Johansen et al.</w:t>
        </w:r>
        <w:r w:rsidR="003F1997">
          <w:rPr>
            <w:noProof/>
          </w:rPr>
          <w:t>, 2007</w:t>
        </w:r>
      </w:hyperlink>
      <w:r w:rsidR="009B284A">
        <w:rPr>
          <w:noProof/>
        </w:rPr>
        <w:t>]</w:t>
      </w:r>
      <w:r w:rsidR="00247B4B">
        <w:fldChar w:fldCharType="end"/>
      </w:r>
    </w:p>
    <w:p w:rsidR="000171C4" w:rsidRDefault="000171C4" w:rsidP="000171C4">
      <w:pPr>
        <w:pStyle w:val="ListParagraph"/>
        <w:numPr>
          <w:ilvl w:val="0"/>
          <w:numId w:val="1"/>
        </w:numPr>
      </w:pPr>
      <w:proofErr w:type="spellStart"/>
      <w:r>
        <w:t>Planetesimals</w:t>
      </w:r>
      <w:proofErr w:type="spellEnd"/>
      <w:r>
        <w:t xml:space="preserve"> to </w:t>
      </w:r>
      <w:proofErr w:type="spellStart"/>
      <w:r>
        <w:t>protoplanets</w:t>
      </w:r>
      <w:proofErr w:type="spellEnd"/>
    </w:p>
    <w:p w:rsidR="000171C4" w:rsidRDefault="000171C4" w:rsidP="000171C4">
      <w:pPr>
        <w:pStyle w:val="ListParagraph"/>
        <w:numPr>
          <w:ilvl w:val="1"/>
          <w:numId w:val="1"/>
        </w:numPr>
      </w:pPr>
      <w:r>
        <w:t xml:space="preserve">Runaway growth of </w:t>
      </w:r>
      <w:r w:rsidR="00ED7C74">
        <w:t xml:space="preserve">(randomly) </w:t>
      </w:r>
      <w:r>
        <w:t>largest bodies</w:t>
      </w:r>
      <w:r w:rsidR="007D3D34">
        <w:t xml:space="preserve"> by gravitational focusing</w:t>
      </w:r>
      <w:r w:rsidR="00ED7C74">
        <w:t>. Accrete Moon to Mars size bodies in 10</w:t>
      </w:r>
      <w:r w:rsidR="00ED7C74" w:rsidRPr="00ED7C74">
        <w:rPr>
          <w:vertAlign w:val="superscript"/>
        </w:rPr>
        <w:t>5</w:t>
      </w:r>
      <w:r w:rsidR="00ED7C74">
        <w:t>-10</w:t>
      </w:r>
      <w:r w:rsidR="00ED7C74" w:rsidRPr="00ED7C74">
        <w:rPr>
          <w:vertAlign w:val="superscript"/>
        </w:rPr>
        <w:t>6</w:t>
      </w:r>
      <w:r w:rsidR="00ED7C74">
        <w:t xml:space="preserve"> yrs at 1 AU.</w:t>
      </w:r>
      <w:r w:rsidR="00D5574D">
        <w:t xml:space="preserve"> </w:t>
      </w:r>
    </w:p>
    <w:p w:rsidR="000171C4" w:rsidRDefault="007D3D34" w:rsidP="00ED7C74">
      <w:pPr>
        <w:pStyle w:val="ListParagraph"/>
        <w:numPr>
          <w:ilvl w:val="1"/>
          <w:numId w:val="1"/>
        </w:numPr>
      </w:pPr>
      <w:r>
        <w:t>Olig</w:t>
      </w:r>
      <w:r w:rsidR="00ED7C74">
        <w:t xml:space="preserve">archic growth of largest bodies when single large body dominates a radial zone of the disk. </w:t>
      </w:r>
      <w:r w:rsidR="00D5574D">
        <w:t xml:space="preserve">Each oligarch grows faster than the </w:t>
      </w:r>
      <w:r w:rsidR="00D5574D">
        <w:lastRenderedPageBreak/>
        <w:t xml:space="preserve">surrounding </w:t>
      </w:r>
      <w:proofErr w:type="spellStart"/>
      <w:r w:rsidR="00D5574D">
        <w:t>planetesimals</w:t>
      </w:r>
      <w:proofErr w:type="spellEnd"/>
      <w:r w:rsidR="00D5574D">
        <w:t xml:space="preserve"> but more slowly than the runaway growth phase until each reaches </w:t>
      </w:r>
      <w:proofErr w:type="gramStart"/>
      <w:r w:rsidR="00D5574D">
        <w:t>an isolation</w:t>
      </w:r>
      <w:proofErr w:type="gramEnd"/>
      <w:r w:rsidR="00D5574D">
        <w:t xml:space="preserve"> mass. </w:t>
      </w:r>
      <w:r w:rsidR="00ED7C74">
        <w:t>Oligarchs maintain a separation of ~10 Hill Radii. B</w:t>
      </w:r>
      <w:r>
        <w:t>imodal size distributio</w:t>
      </w:r>
      <w:r w:rsidR="00D5574D">
        <w:t xml:space="preserve">n (oligarchs and </w:t>
      </w:r>
      <w:proofErr w:type="spellStart"/>
      <w:r w:rsidR="00D5574D">
        <w:t>planetesimals</w:t>
      </w:r>
      <w:proofErr w:type="spellEnd"/>
      <w:r w:rsidR="00D5574D">
        <w:t xml:space="preserve">). </w:t>
      </w:r>
      <w:r w:rsidR="009B284A">
        <w:t xml:space="preserve">Around 1 AU, typical isolation masses are 0.01 to 0.1 </w:t>
      </w:r>
      <w:proofErr w:type="spellStart"/>
      <w:r w:rsidR="009B284A">
        <w:t>M</w:t>
      </w:r>
      <w:r w:rsidR="009B284A" w:rsidRPr="009B284A">
        <w:rPr>
          <w:vertAlign w:val="subscript"/>
        </w:rPr>
        <w:t>Earth</w:t>
      </w:r>
      <w:proofErr w:type="spellEnd"/>
      <w:r w:rsidR="009B284A">
        <w:t>.</w:t>
      </w:r>
    </w:p>
    <w:p w:rsidR="00D5574D" w:rsidRDefault="00D5574D" w:rsidP="00ED7C74">
      <w:pPr>
        <w:pStyle w:val="ListParagraph"/>
        <w:numPr>
          <w:ilvl w:val="1"/>
          <w:numId w:val="1"/>
        </w:numPr>
      </w:pPr>
      <w:r>
        <w:t>Dynamical friction from the smaller bodies keeps orbits circular and inhibits collisions between the largest bodies.</w:t>
      </w:r>
    </w:p>
    <w:p w:rsidR="00E65039" w:rsidRDefault="00E65039" w:rsidP="00ED7C74">
      <w:pPr>
        <w:pStyle w:val="ListParagraph"/>
        <w:numPr>
          <w:ilvl w:val="1"/>
          <w:numId w:val="1"/>
        </w:numPr>
      </w:pPr>
      <w:r>
        <w:t>This stage is modeled using statistical calculations where size distributions of bodies in discrete radial bins interact with each other.</w:t>
      </w:r>
    </w:p>
    <w:p w:rsidR="007D3D34" w:rsidRDefault="007D3D34" w:rsidP="007D3D34">
      <w:pPr>
        <w:pStyle w:val="ListParagraph"/>
        <w:numPr>
          <w:ilvl w:val="0"/>
          <w:numId w:val="1"/>
        </w:numPr>
      </w:pPr>
      <w:r>
        <w:t>Stochastic growth</w:t>
      </w:r>
      <w:r w:rsidR="00756710">
        <w:t>=Giant impact stage.</w:t>
      </w:r>
    </w:p>
    <w:p w:rsidR="007D3D34" w:rsidRDefault="007D3D34" w:rsidP="007D3D34">
      <w:pPr>
        <w:pStyle w:val="ListParagraph"/>
        <w:numPr>
          <w:ilvl w:val="1"/>
          <w:numId w:val="1"/>
        </w:numPr>
      </w:pPr>
      <w:r>
        <w:t xml:space="preserve">Onset of giant impact phase when mass in </w:t>
      </w:r>
      <w:proofErr w:type="spellStart"/>
      <w:r>
        <w:t>planetesimals</w:t>
      </w:r>
      <w:proofErr w:type="spellEnd"/>
      <w:r>
        <w:t xml:space="preserve"> &lt; mass in oligarchs</w:t>
      </w:r>
      <w:r w:rsidR="00D5574D">
        <w:t>.</w:t>
      </w:r>
      <w:r w:rsidR="00012A85">
        <w:t xml:space="preserve"> Then the mass in the </w:t>
      </w:r>
      <w:proofErr w:type="spellStart"/>
      <w:r w:rsidR="00012A85">
        <w:t>planetesimals</w:t>
      </w:r>
      <w:proofErr w:type="spellEnd"/>
      <w:r w:rsidR="00012A85">
        <w:t xml:space="preserve"> does not supply enough dynamical friction to prevent gravitational interactions between the oligarchs.</w:t>
      </w:r>
      <w:r w:rsidR="005E37B8">
        <w:t xml:space="preserve"> </w:t>
      </w:r>
      <w:r w:rsidR="00247B4B">
        <w:fldChar w:fldCharType="begin"/>
      </w:r>
      <w:r w:rsidR="000F1E16">
        <w:instrText xml:space="preserve"> ADDIN EN.CITE &lt;EndNote&gt;&lt;Cite&gt;&lt;Author&gt;Kenyon&lt;/Author&gt;&lt;Year&gt;2006&lt;/Year&gt;&lt;RecNum&gt;1515&lt;/RecNum&gt;&lt;DisplayText&gt;[&lt;style face="italic"&gt;Kenyon and Bromley&lt;/style&gt;, 2006]&lt;/DisplayText&gt;&lt;record&gt;&lt;rec-number&gt;1515&lt;/rec-number&gt;&lt;foreign-keys&gt;&lt;key app="EN" db-id="wrtz92w28fzfw3erstnvfvaipzr0vrrav0de"&gt;1515&lt;/key&gt;&lt;/foreign-keys&gt;&lt;ref-type name="Journal Article"&gt;17&lt;/ref-type&gt;&lt;contributors&gt;&lt;authors&gt;&lt;author&gt;Kenyon, S. J.&lt;/author&gt;&lt;author&gt;Bromley, B. C.&lt;/author&gt;&lt;/authors&gt;&lt;/contributors&gt;&lt;auth-address&gt;Smithsonian Astrophys Observ, Cambridge, MA 02138 USA. Univ Utah, Dept Phys, Salt Lake City, UT 84112 USA.&lt;/auth-address&gt;&lt;titles&gt;&lt;title&gt;Terrestrial planet formation. I. The transition from oligarchic growth to chaotic growth&lt;/title&gt;&lt;secondary-title&gt;Astronomical Journal&lt;/secondary-title&gt;&lt;alt-title&gt;Astron. J.&lt;/alt-title&gt;&lt;/titles&gt;&lt;periodical&gt;&lt;full-title&gt;Astronomical Journal&lt;/full-title&gt;&lt;abbr-1&gt;Astron. J.&lt;/abbr-1&gt;&lt;abbr-2&gt;AJ&lt;/abbr-2&gt;&lt;/periodical&gt;&lt;alt-periodical&gt;&lt;full-title&gt;Astronomical Journal&lt;/full-title&gt;&lt;abbr-1&gt;Astron. J.&lt;/abbr-1&gt;&lt;abbr-2&gt;AJ&lt;/abbr-2&gt;&lt;/alt-periodical&gt;&lt;pages&gt;1837-1850&lt;/pages&gt;&lt;volume&gt;131&lt;/volume&gt;&lt;number&gt;3&lt;/number&gt;&lt;keywords&gt;&lt;keyword&gt;circumstellar matter&lt;/keyword&gt;&lt;keyword&gt;planetary systems&lt;/keyword&gt;&lt;keyword&gt;solar system : formation&lt;/keyword&gt;&lt;keyword&gt;stars : formation&lt;/keyword&gt;&lt;keyword&gt;Isothermal gaseous disk&lt;/keyword&gt;&lt;keyword&gt;kuiper-belt objects&lt;/keyword&gt;&lt;keyword&gt;solar nebula&lt;/keyword&gt;&lt;keyword&gt;gas disk&lt;/keyword&gt;&lt;keyword&gt;3-dimensional interaction&lt;/keyword&gt;&lt;keyword&gt;gravitational scattering&lt;/keyword&gt;&lt;keyword&gt;accretional&lt;/keyword&gt;&lt;keyword&gt;evolution&lt;/keyword&gt;&lt;keyword&gt;runaway growth&lt;/keyword&gt;&lt;keyword&gt;planetesimals&lt;/keyword&gt;&lt;keyword&gt;protoplanets&lt;/keyword&gt;&lt;/keywords&gt;&lt;dates&gt;&lt;year&gt;2006&lt;/year&gt;&lt;pub-dates&gt;&lt;date&gt;Mar&lt;/date&gt;&lt;/pub-dates&gt;&lt;/dates&gt;&lt;accession-num&gt;ISI:000236143700052&lt;/accession-num&gt;&lt;urls&gt;&lt;related-urls&gt;&lt;url&gt;&amp;lt;Go to ISI&amp;gt;://000236143700052 &lt;/url&gt;&lt;/related-urls&gt;&lt;/urls&gt;&lt;/record&gt;&lt;/Cite&gt;&lt;/EndNote&gt;</w:instrText>
      </w:r>
      <w:r w:rsidR="00247B4B">
        <w:fldChar w:fldCharType="separate"/>
      </w:r>
      <w:r w:rsidR="000F1E16">
        <w:rPr>
          <w:noProof/>
        </w:rPr>
        <w:t>[</w:t>
      </w:r>
      <w:hyperlink w:anchor="_ENREF_23" w:tooltip="Kenyon, 2006 #1515" w:history="1">
        <w:r w:rsidR="003F1997" w:rsidRPr="000F1E16">
          <w:rPr>
            <w:i/>
            <w:noProof/>
          </w:rPr>
          <w:t>Kenyon and Bromley</w:t>
        </w:r>
        <w:r w:rsidR="003F1997">
          <w:rPr>
            <w:noProof/>
          </w:rPr>
          <w:t>, 2006</w:t>
        </w:r>
      </w:hyperlink>
      <w:r w:rsidR="000F1E16">
        <w:rPr>
          <w:noProof/>
        </w:rPr>
        <w:t>]</w:t>
      </w:r>
      <w:r w:rsidR="00247B4B">
        <w:fldChar w:fldCharType="end"/>
      </w:r>
    </w:p>
    <w:p w:rsidR="00012A85" w:rsidRDefault="003D6DB6" w:rsidP="007D3D34">
      <w:pPr>
        <w:pStyle w:val="ListParagraph"/>
        <w:numPr>
          <w:ilvl w:val="1"/>
          <w:numId w:val="1"/>
        </w:numPr>
      </w:pPr>
      <w:r>
        <w:t>The final planets are</w:t>
      </w:r>
      <w:r w:rsidR="00012A85">
        <w:t xml:space="preserve"> very dependent on initial conditions. Typically last 100-200 </w:t>
      </w:r>
      <w:proofErr w:type="spellStart"/>
      <w:r w:rsidR="00012A85">
        <w:t>Myr</w:t>
      </w:r>
      <w:proofErr w:type="spellEnd"/>
      <w:r w:rsidR="00012A85">
        <w:t>.</w:t>
      </w:r>
      <w:r w:rsidR="008929A7">
        <w:t xml:space="preserve"> </w:t>
      </w:r>
      <w:r w:rsidR="00CA315D">
        <w:t xml:space="preserve">Planets accrete material from a wider range of radial distances. </w:t>
      </w:r>
      <w:r w:rsidR="00247B4B">
        <w:fldChar w:fldCharType="begin">
          <w:fldData xml:space="preserve">PEVuZE5vdGU+PENpdGU+PEF1dGhvcj5BZ25vcjwvQXV0aG9yPjxZZWFyPjE5OTk8L1llYXI+PFJl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</w:fldData>
        </w:fldChar>
      </w:r>
      <w:r w:rsidR="008929A7">
        <w:instrText xml:space="preserve"> ADDIN EN.CITE </w:instrText>
      </w:r>
      <w:r w:rsidR="00247B4B">
        <w:fldChar w:fldCharType="begin">
          <w:fldData xml:space="preserve">PEVuZE5vdGU+PENpdGU+PEF1dGhvcj5BZ25vcjwvQXV0aG9yPjxZZWFyPjE5OTk8L1llYXI+PFJl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</w:fldData>
        </w:fldChar>
      </w:r>
      <w:r w:rsidR="008929A7">
        <w:instrText xml:space="preserve"> ADDIN EN.CITE.DATA </w:instrText>
      </w:r>
      <w:r w:rsidR="00247B4B">
        <w:fldChar w:fldCharType="end"/>
      </w:r>
      <w:r w:rsidR="00247B4B">
        <w:fldChar w:fldCharType="separate"/>
      </w:r>
      <w:r w:rsidR="008929A7">
        <w:rPr>
          <w:noProof/>
        </w:rPr>
        <w:t>[</w:t>
      </w:r>
      <w:hyperlink w:anchor="_ENREF_2" w:tooltip="Agnor, 1999 #1144" w:history="1">
        <w:r w:rsidR="003F1997" w:rsidRPr="008929A7">
          <w:rPr>
            <w:i/>
            <w:noProof/>
          </w:rPr>
          <w:t>Agnor et al.</w:t>
        </w:r>
        <w:r w:rsidR="003F1997">
          <w:rPr>
            <w:noProof/>
          </w:rPr>
          <w:t>, 1999</w:t>
        </w:r>
      </w:hyperlink>
      <w:r w:rsidR="008929A7">
        <w:rPr>
          <w:noProof/>
        </w:rPr>
        <w:t xml:space="preserve">; </w:t>
      </w:r>
      <w:hyperlink w:anchor="_ENREF_36" w:tooltip="O'Brien, 2006 #1551" w:history="1">
        <w:r w:rsidR="003F1997" w:rsidRPr="008929A7">
          <w:rPr>
            <w:i/>
            <w:noProof/>
          </w:rPr>
          <w:t>O'Brien et al.</w:t>
        </w:r>
        <w:r w:rsidR="003F1997">
          <w:rPr>
            <w:noProof/>
          </w:rPr>
          <w:t>, 2006</w:t>
        </w:r>
      </w:hyperlink>
      <w:r w:rsidR="008929A7">
        <w:rPr>
          <w:noProof/>
        </w:rPr>
        <w:t xml:space="preserve">; </w:t>
      </w:r>
      <w:hyperlink w:anchor="_ENREF_39" w:tooltip="Raymond, 2009 #2169" w:history="1">
        <w:r w:rsidR="003F1997" w:rsidRPr="008929A7">
          <w:rPr>
            <w:i/>
            <w:noProof/>
          </w:rPr>
          <w:t>Raymond et al.</w:t>
        </w:r>
        <w:r w:rsidR="003F1997">
          <w:rPr>
            <w:noProof/>
          </w:rPr>
          <w:t>, 2009</w:t>
        </w:r>
      </w:hyperlink>
      <w:r w:rsidR="008929A7">
        <w:rPr>
          <w:noProof/>
        </w:rPr>
        <w:t>]</w:t>
      </w:r>
      <w:r w:rsidR="00247B4B">
        <w:fldChar w:fldCharType="end"/>
      </w:r>
    </w:p>
    <w:p w:rsidR="008929A7" w:rsidRDefault="00C52E7D" w:rsidP="007D3D34">
      <w:pPr>
        <w:pStyle w:val="ListParagraph"/>
        <w:numPr>
          <w:ilvl w:val="1"/>
          <w:numId w:val="1"/>
        </w:numPr>
      </w:pPr>
      <w:r>
        <w:t>The models can make Venus and Earth-like planets</w:t>
      </w:r>
      <w:r w:rsidR="008929A7">
        <w:t xml:space="preserve">. </w:t>
      </w:r>
      <w:r w:rsidR="001F5B15">
        <w:t xml:space="preserve">The models do not consistently make Mars and Mercury </w:t>
      </w:r>
      <w:r w:rsidR="008929A7">
        <w:t>(Mars too large; Mercury not attempted)</w:t>
      </w:r>
      <w:r>
        <w:t>.</w:t>
      </w:r>
    </w:p>
    <w:p w:rsidR="00963BAC" w:rsidRDefault="00963BAC" w:rsidP="007D3D34">
      <w:pPr>
        <w:pStyle w:val="ListParagraph"/>
        <w:numPr>
          <w:ilvl w:val="1"/>
          <w:numId w:val="1"/>
        </w:numPr>
      </w:pPr>
      <w:r>
        <w:t xml:space="preserve">Giant impacts are hypothesized to produce odd features in the planets: Mercury’s large core fraction, Venus retrograde rotation, Earth’s moon, Mars crustal dichotomy, Pluto system, </w:t>
      </w:r>
      <w:proofErr w:type="spellStart"/>
      <w:r>
        <w:t>Haumea</w:t>
      </w:r>
      <w:proofErr w:type="spellEnd"/>
      <w:r>
        <w:t xml:space="preserve"> system </w:t>
      </w:r>
    </w:p>
    <w:p w:rsidR="00413947" w:rsidRDefault="00413947" w:rsidP="001C63A4">
      <w:pPr>
        <w:pStyle w:val="ListParagraph"/>
        <w:numPr>
          <w:ilvl w:val="1"/>
          <w:numId w:val="1"/>
        </w:numPr>
      </w:pPr>
      <w:r>
        <w:t>Calculations in this phase are done by N-body codes that are extremely computationally intensive and not parallelizable (N</w:t>
      </w:r>
      <w:r>
        <w:rPr>
          <w:vertAlign w:val="superscript"/>
        </w:rPr>
        <w:t>2</w:t>
      </w:r>
      <w:r>
        <w:t xml:space="preserve"> with time). </w:t>
      </w:r>
    </w:p>
    <w:p w:rsidR="00347089" w:rsidRDefault="00347089" w:rsidP="001C63A4">
      <w:pPr>
        <w:pStyle w:val="ListParagraph"/>
        <w:numPr>
          <w:ilvl w:val="1"/>
          <w:numId w:val="1"/>
        </w:numPr>
      </w:pPr>
      <w:r>
        <w:t xml:space="preserve">Note that each study begins with a different radial zone in the solar system, different numbers of </w:t>
      </w:r>
      <w:r w:rsidR="003F4137">
        <w:t>planetary embryos</w:t>
      </w:r>
      <w:r>
        <w:t xml:space="preserve"> </w:t>
      </w:r>
      <w:r w:rsidR="003F4137">
        <w:t>(which roughly correspond</w:t>
      </w:r>
      <w:r w:rsidR="00D96F29">
        <w:t xml:space="preserve"> to variations in the start time of the simulation)</w:t>
      </w:r>
      <w:r w:rsidR="003F4137">
        <w:t>, and different num</w:t>
      </w:r>
      <w:r w:rsidR="00B03A03">
        <w:t xml:space="preserve">ber of </w:t>
      </w:r>
      <w:proofErr w:type="spellStart"/>
      <w:r w:rsidR="00B03A03">
        <w:t>planetesimals</w:t>
      </w:r>
      <w:proofErr w:type="spellEnd"/>
      <w:r w:rsidR="00B03A03">
        <w:t xml:space="preserve">. All have </w:t>
      </w:r>
      <w:r w:rsidR="003F4137">
        <w:t xml:space="preserve">similar surface density </w:t>
      </w:r>
      <w:r w:rsidR="00DC103A">
        <w:t>of solids with distance from the Sun.</w:t>
      </w:r>
      <w:r w:rsidR="00E1628F">
        <w:t xml:space="preserve"> Older models began with all the mass in embryos. Newer models begin with </w:t>
      </w:r>
      <w:proofErr w:type="spellStart"/>
      <w:r w:rsidR="00E1628F">
        <w:t>embryos+planetesimals</w:t>
      </w:r>
      <w:proofErr w:type="spellEnd"/>
      <w:r w:rsidR="00E1628F">
        <w:t xml:space="preserve"> to mimic the end of oligarchy. Because of computational limitations, the </w:t>
      </w:r>
      <w:proofErr w:type="spellStart"/>
      <w:r w:rsidR="00E1628F">
        <w:t>planetesim</w:t>
      </w:r>
      <w:r w:rsidR="001C63A4">
        <w:t>als</w:t>
      </w:r>
      <w:proofErr w:type="spellEnd"/>
      <w:r w:rsidR="001C63A4">
        <w:t xml:space="preserve"> are ‘non-interacting’ (embryo particles interacted gravitationally with all other bodies </w:t>
      </w:r>
      <w:r w:rsidR="007945C3">
        <w:t xml:space="preserve">but </w:t>
      </w:r>
      <w:proofErr w:type="spellStart"/>
      <w:r w:rsidR="007945C3">
        <w:t>planetesimal</w:t>
      </w:r>
      <w:proofErr w:type="spellEnd"/>
      <w:r w:rsidR="007945C3">
        <w:t xml:space="preserve"> particles do</w:t>
      </w:r>
      <w:r w:rsidR="001C63A4">
        <w:t xml:space="preserve"> not interact with each other).</w:t>
      </w:r>
    </w:p>
    <w:p w:rsidR="00686D11" w:rsidRDefault="00D45AB3" w:rsidP="007D3D34">
      <w:pPr>
        <w:pStyle w:val="ListParagraph"/>
        <w:numPr>
          <w:ilvl w:val="1"/>
          <w:numId w:val="1"/>
        </w:numPr>
      </w:pPr>
      <w:r>
        <w:t>Almost all N-body simulations assume perfect merging when two bodies collide.</w:t>
      </w:r>
      <w:r w:rsidR="00CB1BEF">
        <w:t xml:space="preserve"> This is a poor assumption but an analytic description of collision outcomes has only recently become available </w:t>
      </w:r>
      <w:r w:rsidR="00247B4B">
        <w:fldChar w:fldCharType="begin"/>
      </w:r>
      <w:r w:rsidR="00CB1BEF">
        <w:instrText xml:space="preserve"> ADDIN EN.CITE &lt;EndNote&gt;&lt;Cite&gt;&lt;Author&gt;Leinhardt&lt;/Author&gt;&lt;Year&gt;2012&lt;/Year&gt;&lt;RecNum&gt;1991&lt;/RecNum&gt;&lt;DisplayText&gt;[&lt;style face="italic"&gt;Leinhardt and Stewart&lt;/style&gt;, 2012]&lt;/DisplayText&gt;&lt;record&gt;&lt;rec-number&gt;1991&lt;/rec-number&gt;&lt;foreign-keys&gt;&lt;key app="EN" db-id="wrtz92w28fzfw3erstnvfvaipzr0vrrav0de"&gt;1991&lt;/key&gt;&lt;/foreign-keys&gt;&lt;ref-type name="Journal Article"&gt;17&lt;/ref-type&gt;&lt;contributors&gt;&lt;authors&gt;&lt;author&gt;Leinhardt, Z. M.&lt;/author&gt;&lt;author&gt;Stewart, S. T.&lt;/author&gt;&lt;/authors&gt;&lt;/contributors&gt;&lt;titles&gt;&lt;title&gt;Collisions between Gravity-Dominated Bodies: I. Outcome Regimes and Scaling Laws&lt;/title&gt;&lt;secondary-title&gt;Astrophysical Journal&lt;/secondary-title&gt;&lt;/titles&gt;&lt;periodical&gt;&lt;full-title&gt;Astrophysical Journal&lt;/full-title&gt;&lt;abbr-1&gt;Astrophys. J.&lt;/abbr-1&gt;&lt;/periodical&gt;&lt;pages&gt;79 (27pp)&lt;/pages&gt;&lt;volume&gt;745&lt;/volume&gt;&lt;dates&gt;&lt;year&gt;2012&lt;/year&gt;&lt;/dates&gt;&lt;urls&gt;&lt;/urls&gt;&lt;electronic-resource-num&gt;doi:10.1088/0004-637X/745/1/79&lt;/electronic-resource-num&gt;&lt;/record&gt;&lt;/Cite&gt;&lt;/EndNote&gt;</w:instrText>
      </w:r>
      <w:r w:rsidR="00247B4B">
        <w:fldChar w:fldCharType="separate"/>
      </w:r>
      <w:r w:rsidR="00CB1BEF">
        <w:rPr>
          <w:noProof/>
        </w:rPr>
        <w:t>[</w:t>
      </w:r>
      <w:hyperlink w:anchor="_ENREF_28" w:tooltip="Leinhardt, 2012 #1991" w:history="1">
        <w:r w:rsidR="003F1997" w:rsidRPr="00CB1BEF">
          <w:rPr>
            <w:i/>
            <w:noProof/>
          </w:rPr>
          <w:t>Leinhardt and Stewart</w:t>
        </w:r>
        <w:r w:rsidR="003F1997">
          <w:rPr>
            <w:noProof/>
          </w:rPr>
          <w:t>, 2012</w:t>
        </w:r>
      </w:hyperlink>
      <w:r w:rsidR="00CB1BEF">
        <w:rPr>
          <w:noProof/>
        </w:rPr>
        <w:t>]</w:t>
      </w:r>
      <w:r w:rsidR="00247B4B">
        <w:fldChar w:fldCharType="end"/>
      </w:r>
      <w:r w:rsidR="00CB1BEF">
        <w:t>.</w:t>
      </w:r>
    </w:p>
    <w:p w:rsidR="000171C4" w:rsidRDefault="000171C4" w:rsidP="004F693E"/>
    <w:p w:rsidR="00686D11" w:rsidRDefault="00E65039" w:rsidP="004F693E">
      <w:r>
        <w:t xml:space="preserve">The 3 stages are </w:t>
      </w:r>
      <w:r w:rsidR="00686D11">
        <w:t>modele</w:t>
      </w:r>
      <w:r w:rsidR="00350102">
        <w:t>d with different codes. There are</w:t>
      </w:r>
      <w:r w:rsidR="00686D11">
        <w:t xml:space="preserve"> some artificial aspects introduced by the separation in computing different stages</w:t>
      </w:r>
      <w:r w:rsidR="003725BB">
        <w:t xml:space="preserve"> (e.g., not all the oligarchs are fully formed at the same time as implied at the start of N-body simulations)</w:t>
      </w:r>
      <w:r w:rsidR="00686D11">
        <w:t>.</w:t>
      </w:r>
      <w:r>
        <w:t xml:space="preserve"> Newest codes are hybrid statistical/N-body codes that will be able to directly model </w:t>
      </w:r>
      <w:r>
        <w:lastRenderedPageBreak/>
        <w:t xml:space="preserve">the transition from runaway growth to final planets </w:t>
      </w:r>
      <w:r w:rsidR="00247B4B">
        <w:fldChar w:fldCharType="begin">
          <w:fldData xml:space="preserve">PEVuZE5vdGU+PENpdGU+PEF1dGhvcj5Ccm9tbGV5PC9BdXRob3I+PFllYXI+MjAwNjwvWWVhcj48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</w:fldData>
        </w:fldChar>
      </w:r>
      <w:r w:rsidR="00963BAC">
        <w:instrText xml:space="preserve"> ADDIN EN.CITE </w:instrText>
      </w:r>
      <w:r w:rsidR="00247B4B">
        <w:fldChar w:fldCharType="begin">
          <w:fldData xml:space="preserve">PEVuZE5vdGU+PENpdGU+PEF1dGhvcj5Ccm9tbGV5PC9BdXRob3I+PFllYXI+MjAwNjwvWWVhcj48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</w:fldData>
        </w:fldChar>
      </w:r>
      <w:r w:rsidR="00963BAC">
        <w:instrText xml:space="preserve"> ADDIN EN.CITE.DATA </w:instrText>
      </w:r>
      <w:r w:rsidR="00247B4B">
        <w:fldChar w:fldCharType="end"/>
      </w:r>
      <w:r w:rsidR="00247B4B">
        <w:fldChar w:fldCharType="separate"/>
      </w:r>
      <w:r w:rsidR="00963BAC">
        <w:rPr>
          <w:noProof/>
        </w:rPr>
        <w:t>[</w:t>
      </w:r>
      <w:hyperlink w:anchor="_ENREF_6" w:tooltip="Bromley, 2006 #1514" w:history="1">
        <w:r w:rsidR="003F1997" w:rsidRPr="00963BAC">
          <w:rPr>
            <w:i/>
            <w:noProof/>
          </w:rPr>
          <w:t>Bromley and Kenyon</w:t>
        </w:r>
        <w:r w:rsidR="003F1997">
          <w:rPr>
            <w:noProof/>
          </w:rPr>
          <w:t>, 2006</w:t>
        </w:r>
      </w:hyperlink>
      <w:r w:rsidR="00963BAC">
        <w:rPr>
          <w:noProof/>
        </w:rPr>
        <w:t xml:space="preserve">; </w:t>
      </w:r>
      <w:hyperlink w:anchor="_ENREF_7" w:tooltip="Bromley, 2011 #2159" w:history="1">
        <w:r w:rsidR="003F1997">
          <w:rPr>
            <w:noProof/>
          </w:rPr>
          <w:t>2011</w:t>
        </w:r>
      </w:hyperlink>
      <w:r w:rsidR="00963BAC">
        <w:rPr>
          <w:noProof/>
        </w:rPr>
        <w:t xml:space="preserve">; </w:t>
      </w:r>
      <w:hyperlink w:anchor="_ENREF_29" w:tooltip="Levison, 2005 #2255" w:history="1">
        <w:r w:rsidR="003F1997" w:rsidRPr="00963BAC">
          <w:rPr>
            <w:i/>
            <w:noProof/>
          </w:rPr>
          <w:t>Levison et al.</w:t>
        </w:r>
        <w:r w:rsidR="003F1997">
          <w:rPr>
            <w:noProof/>
          </w:rPr>
          <w:t>, 2005</w:t>
        </w:r>
      </w:hyperlink>
      <w:r w:rsidR="00963BAC">
        <w:rPr>
          <w:noProof/>
        </w:rPr>
        <w:t xml:space="preserve">; </w:t>
      </w:r>
      <w:hyperlink w:anchor="_ENREF_33" w:tooltip="Morishima, 2010 #2256" w:history="1">
        <w:r w:rsidR="003F1997" w:rsidRPr="00963BAC">
          <w:rPr>
            <w:i/>
            <w:noProof/>
          </w:rPr>
          <w:t>Morishima et al.</w:t>
        </w:r>
        <w:r w:rsidR="003F1997">
          <w:rPr>
            <w:noProof/>
          </w:rPr>
          <w:t>, 2010</w:t>
        </w:r>
      </w:hyperlink>
      <w:r w:rsidR="00963BAC">
        <w:rPr>
          <w:noProof/>
        </w:rPr>
        <w:t xml:space="preserve">; </w:t>
      </w:r>
      <w:hyperlink w:anchor="_ENREF_34" w:tooltip="Morishima, 2008 #2257" w:history="1">
        <w:r w:rsidR="003F1997" w:rsidRPr="00963BAC">
          <w:rPr>
            <w:i/>
            <w:noProof/>
          </w:rPr>
          <w:t>Morishima et al.</w:t>
        </w:r>
        <w:r w:rsidR="003F1997">
          <w:rPr>
            <w:noProof/>
          </w:rPr>
          <w:t>, 2008</w:t>
        </w:r>
      </w:hyperlink>
      <w:r w:rsidR="00963BAC">
        <w:rPr>
          <w:noProof/>
        </w:rPr>
        <w:t>]</w:t>
      </w:r>
      <w:r w:rsidR="00247B4B">
        <w:fldChar w:fldCharType="end"/>
      </w:r>
      <w:r w:rsidR="00963BAC">
        <w:t>.</w:t>
      </w:r>
    </w:p>
    <w:p w:rsidR="00686D11" w:rsidRPr="004F693E" w:rsidRDefault="00686D11" w:rsidP="004F693E"/>
    <w:p w:rsidR="00A31363" w:rsidRPr="00A31363" w:rsidRDefault="00A31363" w:rsidP="004F693E">
      <w:pPr>
        <w:rPr>
          <w:b/>
        </w:rPr>
      </w:pPr>
      <w:r w:rsidRPr="00A31363">
        <w:rPr>
          <w:b/>
        </w:rPr>
        <w:t>Nice model</w:t>
      </w:r>
      <w:r w:rsidR="002E067F">
        <w:rPr>
          <w:b/>
        </w:rPr>
        <w:t xml:space="preserve"> (Giant planet </w:t>
      </w:r>
      <w:r w:rsidR="00D91BFA">
        <w:rPr>
          <w:b/>
        </w:rPr>
        <w:t xml:space="preserve">outward </w:t>
      </w:r>
      <w:r w:rsidR="002E067F">
        <w:rPr>
          <w:b/>
        </w:rPr>
        <w:t>migration)</w:t>
      </w:r>
    </w:p>
    <w:p w:rsidR="00A31363" w:rsidRDefault="00A31363" w:rsidP="004F693E">
      <w:r>
        <w:t xml:space="preserve">The core of the </w:t>
      </w:r>
      <w:proofErr w:type="gramStart"/>
      <w:r>
        <w:t>Nice</w:t>
      </w:r>
      <w:proofErr w:type="gramEnd"/>
      <w:r>
        <w:t xml:space="preserve"> model (named after the Nice Observatory in France) is the </w:t>
      </w:r>
      <w:r w:rsidR="00235E07">
        <w:t xml:space="preserve">idea that the 4 giant planets were originally closer to the Sun in a very compact configuration at the time the nebular gases dispersed. Exterior to the giant planets was a massive disk of </w:t>
      </w:r>
      <w:proofErr w:type="spellStart"/>
      <w:r w:rsidR="00235E07">
        <w:t>planetesimals</w:t>
      </w:r>
      <w:proofErr w:type="spellEnd"/>
      <w:r w:rsidR="00235E07">
        <w:t xml:space="preserve">. Slowly, the giant planets scattered the </w:t>
      </w:r>
      <w:proofErr w:type="spellStart"/>
      <w:r w:rsidR="00235E07">
        <w:t>planetesimals</w:t>
      </w:r>
      <w:proofErr w:type="spellEnd"/>
      <w:r w:rsidR="00235E07">
        <w:t xml:space="preserve"> inward and the giant planets migrated outward.  In the original model, Jupiter and Saturn eventually are captured into the 2:1 mean motion resonance. The resonance increases the eccentricity of both planets, leading to strong gravitational perturbations of the orbits of Uranus and Neptune and the </w:t>
      </w:r>
      <w:proofErr w:type="spellStart"/>
      <w:r w:rsidR="00235E07">
        <w:t>planetesimal</w:t>
      </w:r>
      <w:proofErr w:type="spellEnd"/>
      <w:r w:rsidR="00235E07">
        <w:t xml:space="preserve"> disk. The giant planets rapidly migrate out to their current positions (with nonzero eccentricities and inclinations) and scatter out most of the small bodies in the outer solar system.</w:t>
      </w:r>
      <w:r w:rsidR="006246B2">
        <w:t xml:space="preserve"> </w:t>
      </w:r>
      <w:r w:rsidR="00247B4B">
        <w:fldChar w:fldCharType="begin"/>
      </w:r>
      <w:r w:rsidR="006246B2">
        <w:instrText xml:space="preserve"> ADDIN EN.CITE &lt;EndNote&gt;&lt;Cite&gt;&lt;Author&gt;Tsiganis&lt;/Author&gt;&lt;Year&gt;2005&lt;/Year&gt;&lt;RecNum&gt;1557&lt;/RecNum&gt;&lt;DisplayText&gt;[&lt;style face="italic"&gt;Tsiganis et al.&lt;/style&gt;, 2005]&lt;/DisplayText&gt;&lt;record&gt;&lt;rec-number&gt;1557&lt;/rec-number&gt;&lt;foreign-keys&gt;&lt;key app="EN" db-id="wrtz92w28fzfw3erstnvfvaipzr0vrrav0de"&gt;1557&lt;/key&gt;&lt;/foreign-keys&gt;&lt;ref-type name="Journal Article"&gt;17&lt;/ref-type&gt;&lt;contributors&gt;&lt;authors&gt;&lt;author&gt;Tsiganis, K.&lt;/author&gt;&lt;author&gt;Gomes, R.&lt;/author&gt;&lt;author&gt;Morbidelli, A.&lt;/author&gt;&lt;author&gt;Levison, H. F.&lt;/author&gt;&lt;/authors&gt;&lt;/contributors&gt;&lt;auth-address&gt;CNRS, Observ Cote Azur, F-06304 Nice, France. UFRJ, OV, GEA, BR-20080090 Rio De Janeiro, Brazil. MCT, ON, BR-20080090 Rio De Janeiro, Brazil. SW Res Inst, Dept Space Studies, Boulder, CO 80302 USA.&lt;/auth-address&gt;&lt;titles&gt;&lt;title&gt;Origin of the orbital architecture of the giant planets of the Solar System&lt;/title&gt;&lt;secondary-title&gt;Nature&lt;/secondary-title&gt;&lt;alt-title&gt;Nature&lt;/alt-title&gt;&lt;/titles&gt;&lt;periodical&gt;&lt;full-title&gt;Nature&lt;/full-title&gt;&lt;abbr-1&gt;Nature&lt;/abbr-1&gt;&lt;/periodical&gt;&lt;alt-periodical&gt;&lt;full-title&gt;Nature&lt;/full-title&gt;&lt;abbr-1&gt;Nature&lt;/abbr-1&gt;&lt;/alt-periodical&gt;&lt;pages&gt;459-461&lt;/pages&gt;&lt;volume&gt;435&lt;/volume&gt;&lt;number&gt;7041&lt;/number&gt;&lt;keywords&gt;&lt;keyword&gt;Planetesimal disk&lt;/keyword&gt;&lt;keyword&gt;close encounters&lt;/keyword&gt;&lt;keyword&gt;kuiper-belt&lt;/keyword&gt;&lt;keyword&gt;accretion&lt;/keyword&gt;&lt;keyword&gt;evolution&lt;/keyword&gt;&lt;keyword&gt;neptune&lt;/keyword&gt;&lt;keyword&gt;bodies&lt;/keyword&gt;&lt;keyword&gt;population&lt;/keyword&gt;&lt;keyword&gt;migration&lt;/keyword&gt;&lt;/keywords&gt;&lt;dates&gt;&lt;year&gt;2005&lt;/year&gt;&lt;pub-dates&gt;&lt;date&gt;May 26&lt;/date&gt;&lt;/pub-dates&gt;&lt;/dates&gt;&lt;accession-num&gt;ISI:000229337800046&lt;/accession-num&gt;&lt;urls&gt;&lt;related-urls&gt;&lt;url&gt;&amp;lt;Go to ISI&amp;gt;://000229337800046 &lt;/url&gt;&lt;/related-urls&gt;&lt;/urls&gt;&lt;/record&gt;&lt;/Cite&gt;&lt;/EndNote&gt;</w:instrText>
      </w:r>
      <w:r w:rsidR="00247B4B">
        <w:fldChar w:fldCharType="separate"/>
      </w:r>
      <w:r w:rsidR="006246B2">
        <w:rPr>
          <w:noProof/>
        </w:rPr>
        <w:t>[</w:t>
      </w:r>
      <w:hyperlink w:anchor="_ENREF_46" w:tooltip="Tsiganis, 2005 #1557" w:history="1">
        <w:r w:rsidR="003F1997" w:rsidRPr="006246B2">
          <w:rPr>
            <w:i/>
            <w:noProof/>
          </w:rPr>
          <w:t>Tsiganis et al.</w:t>
        </w:r>
        <w:r w:rsidR="003F1997">
          <w:rPr>
            <w:noProof/>
          </w:rPr>
          <w:t>, 2005</w:t>
        </w:r>
      </w:hyperlink>
      <w:r w:rsidR="006246B2">
        <w:rPr>
          <w:noProof/>
        </w:rPr>
        <w:t>]</w:t>
      </w:r>
      <w:r w:rsidR="00247B4B">
        <w:fldChar w:fldCharType="end"/>
      </w:r>
      <w:r w:rsidR="001B6559">
        <w:t xml:space="preserve"> </w:t>
      </w:r>
    </w:p>
    <w:p w:rsidR="002E067F" w:rsidRDefault="002E067F" w:rsidP="004F693E">
      <w:r>
        <w:t xml:space="preserve">The original model proposed that the timing of the migration of the giant planets coincided with the observed spike in basin-forming impacts </w:t>
      </w:r>
      <w:r w:rsidR="00E44409">
        <w:t xml:space="preserve">on the Moon (and inferred to be </w:t>
      </w:r>
      <w:r>
        <w:t>throughout the inner solar system</w:t>
      </w:r>
      <w:r w:rsidR="00E44409">
        <w:t>)</w:t>
      </w:r>
      <w:r>
        <w:t xml:space="preserve"> at about 3.9 </w:t>
      </w:r>
      <w:proofErr w:type="spellStart"/>
      <w:r>
        <w:t>Ga</w:t>
      </w:r>
      <w:proofErr w:type="spellEnd"/>
      <w:r w:rsidR="006246B2">
        <w:t xml:space="preserve"> (known as the Late Heavy Bombardment or the Lunar Cataclysm)</w:t>
      </w:r>
      <w:r>
        <w:t xml:space="preserve">. The properties of the </w:t>
      </w:r>
      <w:proofErr w:type="spellStart"/>
      <w:r>
        <w:t>planetesimal</w:t>
      </w:r>
      <w:proofErr w:type="spellEnd"/>
      <w:r>
        <w:t xml:space="preserve"> disk exterior to the giant planets were tweaked to delay outward migration.</w:t>
      </w:r>
      <w:r w:rsidR="006246B2">
        <w:t xml:space="preserve"> </w:t>
      </w:r>
      <w:r w:rsidR="00247B4B">
        <w:fldChar w:fldCharType="begin"/>
      </w:r>
      <w:r w:rsidR="006246B2">
        <w:instrText xml:space="preserve"> ADDIN EN.CITE &lt;EndNote&gt;&lt;Cite&gt;&lt;Author&gt;Gomes&lt;/Author&gt;&lt;Year&gt;2005&lt;/Year&gt;&lt;RecNum&gt;1559&lt;/RecNum&gt;&lt;DisplayText&gt;[&lt;style face="italic"&gt;Gomes et al.&lt;/style&gt;, 2005]&lt;/DisplayText&gt;&lt;record&gt;&lt;rec-number&gt;1559&lt;/rec-number&gt;&lt;foreign-keys&gt;&lt;key app="EN" db-id="wrtz92w28fzfw3erstnvfvaipzr0vrrav0de"&gt;1559&lt;/key&gt;&lt;/foreign-keys&gt;&lt;ref-type name="Journal Article"&gt;17&lt;/ref-type&gt;&lt;contributors&gt;&lt;authors&gt;&lt;author&gt;Gomes, R.&lt;/author&gt;&lt;author&gt;Levison, H. F.&lt;/author&gt;&lt;author&gt;Tsiganis, K.&lt;/author&gt;&lt;author&gt;Morbidelli, A.&lt;/author&gt;&lt;/authors&gt;&lt;/contributors&gt;&lt;auth-address&gt;CNRS, Observ Cote Azur, F-06304 Nice, France. MCT, ON, BR-20080090 Rio De Janeiro, Brazil. UFRJ, OV, GEA, BR-20080090 Rio De Janeiro, Brazil. SW Res Inst, Dept Space Studies, Boulder, CO USA.&lt;/auth-address&gt;&lt;titles&gt;&lt;title&gt;Origin of the cataclysmic Late Heavy Bombardment period of the terrestrial planets&lt;/title&gt;&lt;secondary-title&gt;Nature&lt;/secondary-title&gt;&lt;alt-title&gt;Nature&lt;/alt-title&gt;&lt;/titles&gt;&lt;periodical&gt;&lt;full-title&gt;Nature&lt;/full-title&gt;&lt;abbr-1&gt;Nature&lt;/abbr-1&gt;&lt;/periodical&gt;&lt;alt-periodical&gt;&lt;full-title&gt;Nature&lt;/full-title&gt;&lt;abbr-1&gt;Nature&lt;/abbr-1&gt;&lt;/alt-periodical&gt;&lt;pages&gt;466-469&lt;/pages&gt;&lt;volume&gt;435&lt;/volume&gt;&lt;number&gt;7041&lt;/number&gt;&lt;keywords&gt;&lt;keyword&gt;Asteroid belt&lt;/keyword&gt;&lt;keyword&gt;planetesimal disk&lt;/keyword&gt;&lt;keyword&gt;neptune&lt;/keyword&gt;&lt;keyword&gt;migration&lt;/keyword&gt;&lt;keyword&gt;evolution&lt;/keyword&gt;&lt;keyword&gt;uranus&lt;/keyword&gt;&lt;keyword&gt;earth&lt;/keyword&gt;&lt;/keywords&gt;&lt;dates&gt;&lt;year&gt;2005&lt;/year&gt;&lt;pub-dates&gt;&lt;date&gt;May 26&lt;/date&gt;&lt;/pub-dates&gt;&lt;/dates&gt;&lt;accession-num&gt;ISI:000229337800048&lt;/accession-num&gt;&lt;urls&gt;&lt;related-urls&gt;&lt;url&gt;&amp;lt;Go to ISI&amp;gt;://000229337800048 &lt;/url&gt;&lt;/related-urls&gt;&lt;/urls&gt;&lt;/record&gt;&lt;/Cite&gt;&lt;/EndNote&gt;</w:instrText>
      </w:r>
      <w:r w:rsidR="00247B4B">
        <w:fldChar w:fldCharType="separate"/>
      </w:r>
      <w:r w:rsidR="006246B2">
        <w:rPr>
          <w:noProof/>
        </w:rPr>
        <w:t>[</w:t>
      </w:r>
      <w:hyperlink w:anchor="_ENREF_18" w:tooltip="Gomes, 2005 #1559" w:history="1">
        <w:r w:rsidR="003F1997" w:rsidRPr="006246B2">
          <w:rPr>
            <w:i/>
            <w:noProof/>
          </w:rPr>
          <w:t>Gomes et al.</w:t>
        </w:r>
        <w:r w:rsidR="003F1997">
          <w:rPr>
            <w:noProof/>
          </w:rPr>
          <w:t>, 2005</w:t>
        </w:r>
      </w:hyperlink>
      <w:r w:rsidR="006246B2">
        <w:rPr>
          <w:noProof/>
        </w:rPr>
        <w:t>]</w:t>
      </w:r>
      <w:r w:rsidR="00247B4B">
        <w:fldChar w:fldCharType="end"/>
      </w:r>
    </w:p>
    <w:p w:rsidR="00642493" w:rsidRDefault="006246B2" w:rsidP="004F693E">
      <w:r>
        <w:t xml:space="preserve">The Nice model has been expanded to try to explain many other features related to the dynamical architecture of the Solar System. </w:t>
      </w:r>
    </w:p>
    <w:p w:rsidR="00345D50" w:rsidRPr="004F693E" w:rsidRDefault="00345D50" w:rsidP="00345D50">
      <w:r>
        <w:t xml:space="preserve">The motions of the giant planets have a profound effect on the accretion of rocky/icy planets in the inner and outer solar system. </w:t>
      </w:r>
    </w:p>
    <w:p w:rsidR="00642493" w:rsidRDefault="00642493" w:rsidP="004F693E"/>
    <w:p w:rsidR="00A31363" w:rsidRDefault="006246B2" w:rsidP="004F693E">
      <w:proofErr w:type="gramStart"/>
      <w:r w:rsidRPr="005371DD">
        <w:rPr>
          <w:b/>
        </w:rPr>
        <w:t>The core idea that the giant planets migrated significant distance outward is widely accepted.</w:t>
      </w:r>
      <w:proofErr w:type="gramEnd"/>
      <w:r w:rsidRPr="005371DD">
        <w:rPr>
          <w:b/>
        </w:rPr>
        <w:t xml:space="preserve"> </w:t>
      </w:r>
      <w:r>
        <w:t xml:space="preserve">Ancillary aspects of the model (such as timing to the </w:t>
      </w:r>
      <w:r w:rsidR="00A2551C">
        <w:t>LHB) are under continued debate</w:t>
      </w:r>
      <w:r w:rsidR="00715977">
        <w:t>.</w:t>
      </w:r>
    </w:p>
    <w:p w:rsidR="00F371D8" w:rsidRDefault="00F371D8" w:rsidP="004F693E"/>
    <w:p w:rsidR="0019612B" w:rsidRDefault="0019612B" w:rsidP="004F693E">
      <w:r>
        <w:t>Recent additions to the Nice Model:</w:t>
      </w:r>
    </w:p>
    <w:p w:rsidR="0019612B" w:rsidRPr="007C6EF3" w:rsidRDefault="007C6EF3" w:rsidP="004F693E">
      <w:pPr>
        <w:rPr>
          <w:b/>
        </w:rPr>
      </w:pPr>
      <w:r w:rsidRPr="007C6EF3">
        <w:rPr>
          <w:b/>
        </w:rPr>
        <w:t xml:space="preserve">E-belt and the </w:t>
      </w:r>
      <w:r w:rsidR="00D04891">
        <w:rPr>
          <w:b/>
        </w:rPr>
        <w:t xml:space="preserve">extended </w:t>
      </w:r>
      <w:r w:rsidRPr="007C6EF3">
        <w:rPr>
          <w:b/>
        </w:rPr>
        <w:t>late heavy bombardment</w:t>
      </w:r>
    </w:p>
    <w:p w:rsidR="007C6EF3" w:rsidRDefault="00FE44EC" w:rsidP="004F693E">
      <w:r>
        <w:t>(Aside: the late heavy b</w:t>
      </w:r>
      <w:r w:rsidR="00805331">
        <w:t>ombardment is not a continuous extension</w:t>
      </w:r>
      <w:r>
        <w:t xml:space="preserve"> of primary accretion of the terrestrial planet</w:t>
      </w:r>
      <w:r w:rsidR="00715977">
        <w:t>s</w:t>
      </w:r>
      <w:r>
        <w:t xml:space="preserve">; there must have been a hiatus in collisions before the onset of the event around 3.9 </w:t>
      </w:r>
      <w:proofErr w:type="spellStart"/>
      <w:r>
        <w:t>Ga</w:t>
      </w:r>
      <w:proofErr w:type="spellEnd"/>
      <w:r>
        <w:t xml:space="preserve"> </w:t>
      </w:r>
      <w:r w:rsidR="00247B4B">
        <w:fldChar w:fldCharType="begin"/>
      </w:r>
      <w:r>
        <w:instrText xml:space="preserve"> ADDIN EN.CITE &lt;EndNote&gt;&lt;Cite&gt;&lt;Author&gt;Bottke&lt;/Author&gt;&lt;Year&gt;2005&lt;/Year&gt;&lt;RecNum&gt;1512&lt;/RecNum&gt;&lt;DisplayText&gt;[&lt;style face="italic"&gt;Bottke et al.&lt;/style&gt;, 2005]&lt;/DisplayText&gt;&lt;record&gt;&lt;rec-number&gt;1512&lt;/rec-number&gt;&lt;foreign-keys&gt;&lt;key app="EN" db-id="wrtz92w28fzfw3erstnvfvaipzr0vrrav0de"&gt;1512&lt;/key&gt;&lt;/foreign-keys&gt;&lt;ref-type name="Journal Article"&gt;17&lt;/ref-type&gt;&lt;contributors&gt;&lt;authors&gt;&lt;author&gt;Bottke, W. F.&lt;/author&gt;&lt;author&gt;Durda, D. D.&lt;/author&gt;&lt;author&gt;Nesvorny, D.&lt;/author&gt;&lt;author&gt;Jedicke, R.&lt;/author&gt;&lt;author&gt;Morbidelli, A.&lt;/author&gt;&lt;author&gt;Vokrouhlicky, D.&lt;/author&gt;&lt;author&gt;Levison, H.&lt;/author&gt;&lt;/authors&gt;&lt;/contributors&gt;&lt;titles&gt;&lt;title&gt;The fossilized size distribution of the main asteroid belt&lt;/title&gt;&lt;secondary-title&gt;Icarus&lt;/secondary-title&gt;&lt;/titles&gt;&lt;periodical&gt;&lt;full-title&gt;Icarus&lt;/full-title&gt;&lt;abbr-1&gt;Icarus&lt;/abbr-1&gt;&lt;abbr-2&gt;Icarus&lt;/abbr-2&gt;&lt;/periodical&gt;&lt;pages&gt;111-140&lt;/pages&gt;&lt;volume&gt;175&lt;/volume&gt;&lt;number&gt;1&lt;/number&gt;&lt;dates&gt;&lt;year&gt;2005&lt;/year&gt;&lt;pub-dates&gt;&lt;date&gt;May&lt;/date&gt;&lt;/pub-dates&gt;&lt;/dates&gt;&lt;accession-num&gt;ISI:000228735400010&lt;/accession-num&gt;&lt;urls&gt;&lt;related-urls&gt;&lt;url&gt;&amp;lt;Go to ISI&amp;gt;://000228735400010 &lt;/url&gt;&lt;/related-urls&gt;&lt;/urls&gt;&lt;/record&gt;&lt;/Cite&gt;&lt;/EndNote&gt;</w:instrText>
      </w:r>
      <w:r w:rsidR="00247B4B">
        <w:fldChar w:fldCharType="separate"/>
      </w:r>
      <w:r>
        <w:rPr>
          <w:noProof/>
        </w:rPr>
        <w:t>[</w:t>
      </w:r>
      <w:hyperlink w:anchor="_ENREF_4" w:tooltip="Bottke, 2005 #1512" w:history="1">
        <w:r w:rsidR="003F1997" w:rsidRPr="00FE44EC">
          <w:rPr>
            <w:i/>
            <w:noProof/>
          </w:rPr>
          <w:t>Bottke et al.</w:t>
        </w:r>
        <w:r w:rsidR="003F1997">
          <w:rPr>
            <w:noProof/>
          </w:rPr>
          <w:t>, 2005</w:t>
        </w:r>
      </w:hyperlink>
      <w:r>
        <w:rPr>
          <w:noProof/>
        </w:rPr>
        <w:t>]</w:t>
      </w:r>
      <w:r w:rsidR="00247B4B">
        <w:fldChar w:fldCharType="end"/>
      </w:r>
      <w:r>
        <w:t>.)</w:t>
      </w:r>
    </w:p>
    <w:p w:rsidR="00FE44EC" w:rsidRDefault="00930421" w:rsidP="004F693E">
      <w:r>
        <w:t xml:space="preserve">The inner asteroid belt </w:t>
      </w:r>
      <w:r w:rsidR="001428EA">
        <w:t xml:space="preserve">(called the E-belt) </w:t>
      </w:r>
      <w:r>
        <w:t>was probably more extended to</w:t>
      </w:r>
      <w:r w:rsidR="001428EA">
        <w:t>ward Mars than the present day</w:t>
      </w:r>
      <w:r w:rsidR="00D04891">
        <w:t xml:space="preserve">. Clearing of the E-belt during giant planet migration led to a more prolonged period of basin-forming impact events on the Earth than previously thought. </w:t>
      </w:r>
      <w:r w:rsidR="00247B4B">
        <w:fldChar w:fldCharType="begin"/>
      </w:r>
      <w:r w:rsidR="00D04891">
        <w:instrText xml:space="preserve"> ADDIN EN.CITE &lt;EndNote&gt;&lt;Cite&gt;&lt;Author&gt;Bottke&lt;/Author&gt;&lt;Year&gt;2012&lt;/Year&gt;&lt;RecNum&gt;2259&lt;/RecNum&gt;&lt;DisplayText&gt;[&lt;style face="italic"&gt;Bottke et al.&lt;/style&gt;, 2012]&lt;/DisplayText&gt;&lt;record&gt;&lt;rec-number&gt;2259&lt;/rec-number&gt;&lt;foreign-keys&gt;&lt;key app="EN" db-id="wrtz92w28fzfw3erstnvfvaipzr0vrrav0de"&gt;2259&lt;/key&gt;&lt;/foreign-keys&gt;&lt;ref-type name="Journal Article"&gt;17&lt;/ref-type&gt;&lt;contributors&gt;&lt;authors&gt;&lt;author&gt;Bottke, William F.&lt;/author&gt;&lt;author&gt;Vokrouhlicky, David&lt;/author&gt;&lt;author&gt;Minton, David&lt;/author&gt;&lt;author&gt;Nesvorny, David&lt;/author&gt;&lt;author&gt;Morbidelli, Alessandro&lt;/author&gt;&lt;author&gt;Brasser, Ramon&lt;/author&gt;&lt;author&gt;Simonson, Bruce&lt;/author&gt;&lt;author&gt;Levison, Harold F.&lt;/author&gt;&lt;/authors&gt;&lt;/contributors&gt;&lt;titles&gt;&lt;title&gt;An Archaean heavy bombardment from a destabilized extension of the asteroid belt&lt;/title&gt;&lt;secondary-title&gt;Nature&lt;/secondary-title&gt;&lt;/titles&gt;&lt;periodical&gt;&lt;full-title&gt;Nature&lt;/full-title&gt;&lt;abbr-1&gt;Nature&lt;/abbr-1&gt;&lt;/periodical&gt;&lt;pages&gt;78-81&lt;/pages&gt;&lt;volume&gt;485&lt;/volume&gt;&lt;number&gt;7396&lt;/number&gt;&lt;dates&gt;&lt;year&gt;2012&lt;/year&gt;&lt;/dates&gt;&lt;publisher&gt;Nature Publishing Group, a division of Macmillan Publishers Limited. All Rights Reserved.&lt;/publisher&gt;&lt;isbn&gt;0028-0836&lt;/isbn&gt;&lt;work-type&gt;10.1038/nature10967&lt;/work-type&gt;&lt;urls&gt;&lt;related-urls&gt;&lt;url&gt;http://dx.doi.org/10.1038/nature10967&lt;/url&gt;&lt;/related-urls&gt;&lt;/urls&gt;&lt;electronic-resource-num&gt;http://www.nature.com/nature/journal/v485/n7396/abs/nature10967.html#supplementary-information&lt;/electronic-resource-num&gt;&lt;/record&gt;&lt;/Cite&gt;&lt;/EndNote&gt;</w:instrText>
      </w:r>
      <w:r w:rsidR="00247B4B">
        <w:fldChar w:fldCharType="separate"/>
      </w:r>
      <w:r w:rsidR="00D04891">
        <w:rPr>
          <w:noProof/>
        </w:rPr>
        <w:t>[</w:t>
      </w:r>
      <w:hyperlink w:anchor="_ENREF_5" w:tooltip="Bottke, 2012 #2259" w:history="1">
        <w:r w:rsidR="003F1997" w:rsidRPr="00D04891">
          <w:rPr>
            <w:i/>
            <w:noProof/>
          </w:rPr>
          <w:t>Bottke et al.</w:t>
        </w:r>
        <w:r w:rsidR="003F1997">
          <w:rPr>
            <w:noProof/>
          </w:rPr>
          <w:t>, 2012</w:t>
        </w:r>
      </w:hyperlink>
      <w:r w:rsidR="00D04891">
        <w:rPr>
          <w:noProof/>
        </w:rPr>
        <w:t>]</w:t>
      </w:r>
      <w:r w:rsidR="00247B4B">
        <w:fldChar w:fldCharType="end"/>
      </w:r>
      <w:r w:rsidR="00D04891">
        <w:t>.</w:t>
      </w:r>
    </w:p>
    <w:p w:rsidR="00D04891" w:rsidRDefault="00D04891" w:rsidP="004F693E">
      <w:r>
        <w:t xml:space="preserve">(Aside: if you are interested in whether or not these basin-forming impact sterilized the surface of the Earth, recent work suggests that life could survive </w:t>
      </w:r>
      <w:r w:rsidR="00247B4B">
        <w:fldChar w:fldCharType="begin"/>
      </w:r>
      <w:r>
        <w:instrText xml:space="preserve"> ADDIN EN.CITE &lt;EndNote&gt;&lt;Cite&gt;&lt;Author&gt;Abramov&lt;/Author&gt;&lt;Year&gt;2009&lt;/Year&gt;&lt;RecNum&gt;2260&lt;/RecNum&gt;&lt;DisplayText&gt;[&lt;style face="italic"&gt;Abramov and Mojzsis&lt;/style&gt;, 2009]&lt;/DisplayText&gt;&lt;record&gt;&lt;rec-number&gt;2260&lt;/rec-number&gt;&lt;foreign-keys&gt;&lt;key app="EN" db-id="wrtz92w28fzfw3erstnvfvaipzr0vrrav0de"&gt;2260&lt;/key&gt;&lt;/foreign-keys&gt;&lt;ref-type name="Journal Article"&gt;17&lt;/ref-type&gt;&lt;contributors&gt;&lt;authors&gt;&lt;author&gt;Abramov, Oleg&lt;/author&gt;&lt;author&gt;Mojzsis, Stephen J.&lt;/author&gt;&lt;/authors&gt;&lt;/contributors&gt;&lt;titles&gt;&lt;title&gt;Microbial habitability of the Hadean Earth during the late heavy bombardment&lt;/title&gt;&lt;secondary-title&gt;Nature&lt;/secondary-title&gt;&lt;/titles&gt;&lt;periodical&gt;&lt;full-title&gt;Nature&lt;/full-title&gt;&lt;abbr-1&gt;Nature&lt;/abbr-1&gt;&lt;/periodical&gt;&lt;pages&gt;419-422&lt;/pages&gt;&lt;volume&gt;459&lt;/volume&gt;&lt;number&gt;7245&lt;/number&gt;&lt;dates&gt;&lt;year&gt;2009&lt;/year&gt;&lt;/dates&gt;&lt;publisher&gt;Macmillan Publishers Limited. All rights reserved&lt;/publisher&gt;&lt;isbn&gt;0028-0836&lt;/isbn&gt;&lt;work-type&gt;10.1038/nature08015&lt;/work-type&gt;&lt;urls&gt;&lt;related-urls&gt;&lt;url&gt;http://dx.doi.org/10.1038/nature08015&lt;/url&gt;&lt;/related-urls&gt;&lt;/urls&gt;&lt;electronic-resource-num&gt;http://www.nature.com/nature/journal/v459/n7245/suppinfo/nature08015_S1.html&lt;/electronic-resource-num&gt;&lt;/record&gt;&lt;/Cite&gt;&lt;/EndNote&gt;</w:instrText>
      </w:r>
      <w:r w:rsidR="00247B4B">
        <w:fldChar w:fldCharType="separate"/>
      </w:r>
      <w:r>
        <w:rPr>
          <w:noProof/>
        </w:rPr>
        <w:t>[</w:t>
      </w:r>
      <w:hyperlink w:anchor="_ENREF_1" w:tooltip="Abramov, 2009 #2260" w:history="1">
        <w:r w:rsidR="003F1997" w:rsidRPr="00D04891">
          <w:rPr>
            <w:i/>
            <w:noProof/>
          </w:rPr>
          <w:t>Abramov and Mojzsis</w:t>
        </w:r>
        <w:r w:rsidR="003F1997">
          <w:rPr>
            <w:noProof/>
          </w:rPr>
          <w:t>, 2009</w:t>
        </w:r>
      </w:hyperlink>
      <w:r>
        <w:rPr>
          <w:noProof/>
        </w:rPr>
        <w:t>]</w:t>
      </w:r>
      <w:r w:rsidR="00247B4B">
        <w:fldChar w:fldCharType="end"/>
      </w:r>
      <w:r>
        <w:t>)</w:t>
      </w:r>
    </w:p>
    <w:p w:rsidR="00052DDC" w:rsidRDefault="00052DDC" w:rsidP="004F693E"/>
    <w:p w:rsidR="00052DDC" w:rsidRPr="00052DDC" w:rsidRDefault="00052DDC" w:rsidP="004F693E">
      <w:pPr>
        <w:rPr>
          <w:b/>
        </w:rPr>
      </w:pPr>
      <w:r>
        <w:rPr>
          <w:b/>
        </w:rPr>
        <w:t>Grand Tack and the formation of Mars</w:t>
      </w:r>
    </w:p>
    <w:p w:rsidR="00052DDC" w:rsidRDefault="00800C0F" w:rsidP="004F693E">
      <w:r>
        <w:t>Standard terrestrial planet formation simulations yield a planet between the Earth and the asteroid belt that is more massive than Mars.</w:t>
      </w:r>
    </w:p>
    <w:p w:rsidR="00E01F5A" w:rsidRDefault="00247B4B" w:rsidP="004F693E">
      <w:r>
        <w:lastRenderedPageBreak/>
        <w:fldChar w:fldCharType="begin"/>
      </w:r>
      <w:r w:rsidR="00E01F5A">
        <w:instrText xml:space="preserve"> ADDIN EN.CITE &lt;EndNote&gt;&lt;Cite&gt;&lt;Author&gt;Hansen&lt;/Author&gt;&lt;Year&gt;2009&lt;/Year&gt;&lt;RecNum&gt;2261&lt;/RecNum&gt;&lt;DisplayText&gt;[&lt;style face="italic"&gt;Hansen&lt;/style&gt;, 2009]&lt;/DisplayText&gt;&lt;record&gt;&lt;rec-number&gt;2261&lt;/rec-number&gt;&lt;foreign-keys&gt;&lt;key app="EN" db-id="wrtz92w28fzfw3erstnvfvaipzr0vrrav0de"&gt;2261&lt;/key&gt;&lt;/foreign-keys&gt;&lt;ref-type name="Journal Article"&gt;17&lt;/ref-type&gt;&lt;contributors&gt;&lt;authors&gt;&lt;author&gt;Brad M. S. Hansen&lt;/author&gt;&lt;/authors&gt;&lt;/contributors&gt;&lt;titles&gt;&lt;title&gt;Formation of the Terrestrial Planets from a Narrow Annulus&lt;/title&gt;&lt;secondary-title&gt;The Astrophysical Journal&lt;/secondary-title&gt;&lt;/titles&gt;&lt;periodical&gt;&lt;full-title&gt;The Astrophysical Journal&lt;/full-title&gt;&lt;/periodical&gt;&lt;pages&gt;1131&lt;/pages&gt;&lt;volume&gt;703&lt;/volume&gt;&lt;number&gt;1&lt;/number&gt;&lt;dates&gt;&lt;year&gt;2009&lt;/year&gt;&lt;/dates&gt;&lt;isbn&gt;0004-637X&lt;/isbn&gt;&lt;urls&gt;&lt;related-urls&gt;&lt;url&gt;http://stacks.iop.org/0004-637X/703/i=1/a=1131&lt;/url&gt;&lt;/related-urls&gt;&lt;/urls&gt;&lt;/record&gt;&lt;/Cite&gt;&lt;/EndNote&gt;</w:instrText>
      </w:r>
      <w:r>
        <w:fldChar w:fldCharType="separate"/>
      </w:r>
      <w:r w:rsidR="00E01F5A">
        <w:rPr>
          <w:noProof/>
        </w:rPr>
        <w:t>[</w:t>
      </w:r>
      <w:hyperlink w:anchor="_ENREF_19" w:tooltip="Hansen, 2009 #2261" w:history="1">
        <w:r w:rsidR="003F1997" w:rsidRPr="00E01F5A">
          <w:rPr>
            <w:i/>
            <w:noProof/>
          </w:rPr>
          <w:t>Hansen</w:t>
        </w:r>
        <w:r w:rsidR="003F1997">
          <w:rPr>
            <w:noProof/>
          </w:rPr>
          <w:t>, 2009</w:t>
        </w:r>
      </w:hyperlink>
      <w:r w:rsidR="00E01F5A">
        <w:rPr>
          <w:noProof/>
        </w:rPr>
        <w:t>]</w:t>
      </w:r>
      <w:r>
        <w:fldChar w:fldCharType="end"/>
      </w:r>
      <w:r w:rsidR="00E01F5A">
        <w:t xml:space="preserve"> suggested that a Mars size planet would form if the feeding zone for the 4 terrestrial planets was truncated (by some unknown mechanism) to between 0.7 and 1 AU.</w:t>
      </w:r>
    </w:p>
    <w:p w:rsidR="00E01F5A" w:rsidRDefault="00247B4B" w:rsidP="004F693E">
      <w:r>
        <w:fldChar w:fldCharType="begin"/>
      </w:r>
      <w:r w:rsidR="00E01F5A">
        <w:instrText xml:space="preserve"> ADDIN EN.CITE &lt;EndNote&gt;&lt;Cite&gt;&lt;Author&gt;Walsh&lt;/Author&gt;&lt;Year&gt;2011&lt;/Year&gt;&lt;RecNum&gt;2262&lt;/RecNum&gt;&lt;DisplayText&gt;[&lt;style face="italic"&gt;Walsh et al.&lt;/style&gt;, 2011]&lt;/DisplayText&gt;&lt;record&gt;&lt;rec-number&gt;2262&lt;/rec-number&gt;&lt;foreign-keys&gt;&lt;key app="EN" db-id="wrtz92w28fzfw3erstnvfvaipzr0vrrav0de"&gt;2262&lt;/key&gt;&lt;/foreign-keys&gt;&lt;ref-type name="Journal Article"&gt;17&lt;/ref-type&gt;&lt;contributors&gt;&lt;authors&gt;&lt;author&gt;Walsh, Kevin J.&lt;/author&gt;&lt;author&gt;Morbidelli, Alessandro&lt;/author&gt;&lt;author&gt;Raymond, Sean N.&lt;/author&gt;&lt;author&gt;O&amp;apos;Brien, David P.&lt;/author&gt;&lt;author&gt;Mandell, Avi M.&lt;/author&gt;&lt;/authors&gt;&lt;/contributors&gt;&lt;titles&gt;&lt;title&gt;A low mass for Mars from Jupiter/&amp;apos;s early gas-driven migration&lt;/title&gt;&lt;secondary-title&gt;Nature&lt;/secondary-title&gt;&lt;/titles&gt;&lt;periodical&gt;&lt;full-title&gt;Nature&lt;/full-title&gt;&lt;abbr-1&gt;Nature&lt;/abbr-1&gt;&lt;/periodical&gt;&lt;pages&gt;206-209&lt;/pages&gt;&lt;volume&gt;475&lt;/volume&gt;&lt;number&gt;7355&lt;/number&gt;&lt;dates&gt;&lt;year&gt;2011&lt;/year&gt;&lt;/dates&gt;&lt;publisher&gt;Nature Publishing Group, a division of Macmillan Publishers Limited. All Rights Reserved.&lt;/publisher&gt;&lt;isbn&gt;0028-0836&lt;/isbn&gt;&lt;work-type&gt;10.1038/nature10201&lt;/work-type&gt;&lt;urls&gt;&lt;related-urls&gt;&lt;url&gt;http://dx.doi.org/10.1038/nature10201&lt;/url&gt;&lt;/related-urls&gt;&lt;/urls&gt;&lt;electronic-resource-num&gt;http://www.nature.com/nature/journal/v475/n7355/abs/nature10201-f1.2.html#supplementary-information&lt;/electronic-resource-num&gt;&lt;/record&gt;&lt;/Cite&gt;&lt;/EndNote&gt;</w:instrText>
      </w:r>
      <w:r>
        <w:fldChar w:fldCharType="separate"/>
      </w:r>
      <w:r w:rsidR="00E01F5A">
        <w:rPr>
          <w:noProof/>
        </w:rPr>
        <w:t>[</w:t>
      </w:r>
      <w:hyperlink w:anchor="_ENREF_47" w:tooltip="Walsh, 2011 #2262" w:history="1">
        <w:r w:rsidR="003F1997" w:rsidRPr="00E01F5A">
          <w:rPr>
            <w:i/>
            <w:noProof/>
          </w:rPr>
          <w:t>Walsh et al.</w:t>
        </w:r>
        <w:r w:rsidR="003F1997">
          <w:rPr>
            <w:noProof/>
          </w:rPr>
          <w:t>, 2011</w:t>
        </w:r>
      </w:hyperlink>
      <w:r w:rsidR="00E01F5A">
        <w:rPr>
          <w:noProof/>
        </w:rPr>
        <w:t>]</w:t>
      </w:r>
      <w:r>
        <w:fldChar w:fldCharType="end"/>
      </w:r>
      <w:r w:rsidR="00E01F5A">
        <w:t xml:space="preserve"> propose that Jupiter migrated inward from gas-driven migration (during the presence of the nebular gas) and then migrated outward again by being caught in a mean motion resonance with Saturn.  The inward then outward migration of Jupiter (the Grand Tack) scatters </w:t>
      </w:r>
      <w:proofErr w:type="spellStart"/>
      <w:r w:rsidR="00E01F5A">
        <w:t>planetesimals</w:t>
      </w:r>
      <w:proofErr w:type="spellEnd"/>
      <w:r w:rsidR="00E01F5A">
        <w:t xml:space="preserve"> outside of 1 AU, leaving the terrestrial planets to form in the truncated annulus. </w:t>
      </w:r>
      <w:r w:rsidR="00607479">
        <w:t xml:space="preserve">Then, the normal </w:t>
      </w:r>
      <w:proofErr w:type="gramStart"/>
      <w:r w:rsidR="00607479">
        <w:t>Nice</w:t>
      </w:r>
      <w:proofErr w:type="gramEnd"/>
      <w:r w:rsidR="00607479">
        <w:t xml:space="preserve"> model outward migration of the giant planets happens as in the standard Nice model.</w:t>
      </w:r>
    </w:p>
    <w:p w:rsidR="00607479" w:rsidRDefault="00607479" w:rsidP="004F693E">
      <w:r>
        <w:t>See movies of the process here:</w:t>
      </w:r>
    </w:p>
    <w:p w:rsidR="00607479" w:rsidRDefault="00247B4B" w:rsidP="00607479">
      <w:hyperlink r:id="rId9" w:history="1">
        <w:r w:rsidR="00607479" w:rsidRPr="006539B6">
          <w:rPr>
            <w:rStyle w:val="Hyperlink"/>
          </w:rPr>
          <w:t>http://www.obs.u-bordeaux1.fr/e3arths/raymond/movies_grandtack.html</w:t>
        </w:r>
      </w:hyperlink>
    </w:p>
    <w:p w:rsidR="00607479" w:rsidRDefault="007F1CBF" w:rsidP="004F693E">
      <w:r>
        <w:t>In the Grand Tack model, Mercury and Mars form by being scattered out of the annulus. Mars is essentially an ejected planetary embryo with a fast accretion time scale (~</w:t>
      </w:r>
      <w:proofErr w:type="spellStart"/>
      <w:r>
        <w:t>Myr</w:t>
      </w:r>
      <w:proofErr w:type="spellEnd"/>
      <w:r>
        <w:t>).</w:t>
      </w:r>
    </w:p>
    <w:p w:rsidR="0069551F" w:rsidRDefault="0069551F" w:rsidP="004F693E">
      <w:r>
        <w:t xml:space="preserve">The </w:t>
      </w:r>
      <w:proofErr w:type="gramStart"/>
      <w:r>
        <w:t>M(</w:t>
      </w:r>
      <w:proofErr w:type="gramEnd"/>
      <w:r>
        <w:t>t) function for Earth can be very different in the Grand Tack model compared to the standard model.</w:t>
      </w:r>
      <w:r w:rsidR="000B2570">
        <w:t xml:space="preserve"> There may be no, few, or several giant impacts.</w:t>
      </w:r>
    </w:p>
    <w:p w:rsidR="00780DD8" w:rsidRDefault="00780DD8" w:rsidP="004F693E"/>
    <w:p w:rsidR="000B2570" w:rsidRDefault="00F15D6E" w:rsidP="004F693E">
      <w:r>
        <w:rPr>
          <w:noProof/>
          <w:lang w:eastAsia="zh-CN"/>
        </w:rPr>
        <w:drawing>
          <wp:inline distT="0" distB="0" distL="0" distR="0">
            <wp:extent cx="3568868" cy="380607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568967" cy="3806177"/>
                    </a:xfrm>
                    <a:prstGeom prst="rect">
                      <a:avLst/>
                    </a:prstGeom>
                    <a:noFill/>
                    <a:ln>
                      <a:noFill/>
                    </a:ln>
                  </pic:spPr>
                </pic:pic>
              </a:graphicData>
            </a:graphic>
          </wp:inline>
        </w:drawing>
      </w:r>
    </w:p>
    <w:p w:rsidR="00F15D6E" w:rsidRDefault="00F15D6E" w:rsidP="004F693E">
      <w:r>
        <w:t xml:space="preserve">Figure from </w:t>
      </w:r>
      <w:r w:rsidR="00247B4B">
        <w:fldChar w:fldCharType="begin"/>
      </w:r>
      <w:r>
        <w:instrText xml:space="preserve"> ADDIN EN.CITE &lt;EndNote&gt;&lt;Cite&gt;&lt;Author&gt;Hansen&lt;/Author&gt;&lt;Year&gt;2009&lt;/Year&gt;&lt;RecNum&gt;2261&lt;/RecNum&gt;&lt;DisplayText&gt;[&lt;style face="italic"&gt;Hansen&lt;/style&gt;, 2009]&lt;/DisplayText&gt;&lt;record&gt;&lt;rec-number&gt;2261&lt;/rec-number&gt;&lt;foreign-keys&gt;&lt;key app="EN" db-id="wrtz92w28fzfw3erstnvfvaipzr0vrrav0de"&gt;2261&lt;/key&gt;&lt;/foreign-keys&gt;&lt;ref-type name="Journal Article"&gt;17&lt;/ref-type&gt;&lt;contributors&gt;&lt;authors&gt;&lt;author&gt;Brad M. S. Hansen&lt;/author&gt;&lt;/authors&gt;&lt;/contributors&gt;&lt;titles&gt;&lt;title&gt;Formation of the Terrestrial Planets from a Narrow Annulus&lt;/title&gt;&lt;secondary-title&gt;The Astrophysical Journal&lt;/secondary-title&gt;&lt;/titles&gt;&lt;periodical&gt;&lt;full-title&gt;The Astrophysical Journal&lt;/full-title&gt;&lt;/periodical&gt;&lt;pages&gt;1131&lt;/pages&gt;&lt;volume&gt;703&lt;/volume&gt;&lt;number&gt;1&lt;/number&gt;&lt;dates&gt;&lt;year&gt;2009&lt;/year&gt;&lt;/dates&gt;&lt;isbn&gt;0004-637X&lt;/isbn&gt;&lt;urls&gt;&lt;related-urls&gt;&lt;url&gt;http://stacks.iop.org/0004-637X/703/i=1/a=1131&lt;/url&gt;&lt;/related-urls&gt;&lt;/urls&gt;&lt;/record&gt;&lt;/Cite&gt;&lt;/EndNote&gt;</w:instrText>
      </w:r>
      <w:r w:rsidR="00247B4B">
        <w:fldChar w:fldCharType="separate"/>
      </w:r>
      <w:r>
        <w:rPr>
          <w:noProof/>
        </w:rPr>
        <w:t>[</w:t>
      </w:r>
      <w:hyperlink w:anchor="_ENREF_19" w:tooltip="Hansen, 2009 #2261" w:history="1">
        <w:r w:rsidR="003F1997" w:rsidRPr="00F15D6E">
          <w:rPr>
            <w:i/>
            <w:noProof/>
          </w:rPr>
          <w:t>Hansen</w:t>
        </w:r>
        <w:r w:rsidR="003F1997">
          <w:rPr>
            <w:noProof/>
          </w:rPr>
          <w:t>, 2009</w:t>
        </w:r>
      </w:hyperlink>
      <w:r>
        <w:rPr>
          <w:noProof/>
        </w:rPr>
        <w:t>]</w:t>
      </w:r>
      <w:r w:rsidR="00247B4B">
        <w:fldChar w:fldCharType="end"/>
      </w:r>
      <w:r>
        <w:t>.</w:t>
      </w:r>
    </w:p>
    <w:p w:rsidR="00F15D6E" w:rsidRDefault="00F15D6E" w:rsidP="004F693E"/>
    <w:p w:rsidR="000B2570" w:rsidRDefault="000B2570" w:rsidP="004F693E"/>
    <w:p w:rsidR="00354D6E" w:rsidRDefault="00354D6E">
      <w:pPr>
        <w:rPr>
          <w:b/>
        </w:rPr>
      </w:pPr>
      <w:r>
        <w:rPr>
          <w:b/>
        </w:rPr>
        <w:br w:type="page"/>
      </w:r>
    </w:p>
    <w:p w:rsidR="002207C3" w:rsidRDefault="002207C3" w:rsidP="004F693E">
      <w:pPr>
        <w:rPr>
          <w:b/>
        </w:rPr>
      </w:pPr>
      <w:r>
        <w:rPr>
          <w:b/>
        </w:rPr>
        <w:lastRenderedPageBreak/>
        <w:t xml:space="preserve">Part II: Aspects of </w:t>
      </w:r>
      <w:r w:rsidR="00E32917">
        <w:rPr>
          <w:b/>
        </w:rPr>
        <w:t xml:space="preserve">giant impacts and </w:t>
      </w:r>
      <w:r>
        <w:rPr>
          <w:b/>
        </w:rPr>
        <w:t>planet formation</w:t>
      </w:r>
    </w:p>
    <w:p w:rsidR="00780DD8" w:rsidRPr="009C12ED" w:rsidRDefault="009B19B9" w:rsidP="004F693E">
      <w:pPr>
        <w:rPr>
          <w:b/>
        </w:rPr>
      </w:pPr>
      <w:r w:rsidRPr="009C12ED">
        <w:rPr>
          <w:b/>
        </w:rPr>
        <w:t xml:space="preserve">How efficient was </w:t>
      </w:r>
      <w:r w:rsidR="005E23A6">
        <w:rPr>
          <w:b/>
        </w:rPr>
        <w:t xml:space="preserve">terrestrial </w:t>
      </w:r>
      <w:r w:rsidRPr="009C12ED">
        <w:rPr>
          <w:b/>
        </w:rPr>
        <w:t>planet formation?</w:t>
      </w:r>
    </w:p>
    <w:p w:rsidR="00C177BF" w:rsidRDefault="00C177BF" w:rsidP="004F693E"/>
    <w:p w:rsidR="00C177BF" w:rsidRDefault="00C177BF" w:rsidP="004F693E">
      <w:r>
        <w:rPr>
          <w:noProof/>
          <w:lang w:eastAsia="zh-CN"/>
        </w:rPr>
        <w:drawing>
          <wp:inline distT="0" distB="0" distL="0" distR="0">
            <wp:extent cx="2745557" cy="18139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745717" cy="1814059"/>
                    </a:xfrm>
                    <a:prstGeom prst="rect">
                      <a:avLst/>
                    </a:prstGeom>
                    <a:noFill/>
                    <a:ln>
                      <a:noFill/>
                    </a:ln>
                  </pic:spPr>
                </pic:pic>
              </a:graphicData>
            </a:graphic>
          </wp:inline>
        </w:drawing>
      </w:r>
    </w:p>
    <w:p w:rsidR="00937E2A" w:rsidRDefault="00C177BF" w:rsidP="004F693E">
      <w:r>
        <w:t xml:space="preserve">Table from </w:t>
      </w:r>
      <w:r w:rsidR="00247B4B">
        <w:fldChar w:fldCharType="begin"/>
      </w:r>
      <w:r>
        <w:instrText xml:space="preserve"> ADDIN EN.CITE &lt;EndNote&gt;&lt;Cite&gt;&lt;Author&gt;Kokubo&lt;/Author&gt;&lt;Year&gt;2006&lt;/Year&gt;&lt;RecNum&gt;2042&lt;/RecNum&gt;&lt;DisplayText&gt;[&lt;style face="italic"&gt;Kokubo et al.&lt;/style&gt;, 2006]&lt;/DisplayText&gt;&lt;record&gt;&lt;rec-number&gt;2042&lt;/rec-number&gt;&lt;foreign-keys&gt;&lt;key app="EN" db-id="wrtz92w28fzfw3erstnvfvaipzr0vrrav0de"&gt;2042&lt;/key&gt;&lt;/foreign-keys&gt;&lt;ref-type name="Journal Article"&gt;17&lt;/ref-type&gt;&lt;contributors&gt;&lt;authors&gt;&lt;author&gt;Kokubo, E.&lt;/author&gt;&lt;author&gt;Kominami, J.&lt;/author&gt;&lt;author&gt;Ida, S.&lt;/author&gt;&lt;/authors&gt;&lt;/contributors&gt;&lt;titles&gt;&lt;title&gt;Formation of terrestrial planets from protoplanets. I. Statistics of basic dynamical properties&lt;/title&gt;&lt;secondary-title&gt;Astrophysical Journal&lt;/secondary-title&gt;&lt;/titles&gt;&lt;periodical&gt;&lt;full-title&gt;Astrophysical Journal&lt;/full-title&gt;&lt;abbr-1&gt;Astrophys. J.&lt;/abbr-1&gt;&lt;/periodical&gt;&lt;pages&gt;1131-1139&lt;/pages&gt;&lt;volume&gt;642&lt;/volume&gt;&lt;number&gt;2&lt;/number&gt;&lt;dates&gt;&lt;year&gt;2006&lt;/year&gt;&lt;pub-dates&gt;&lt;date&gt;May&lt;/date&gt;&lt;/pub-dates&gt;&lt;/dates&gt;&lt;isbn&gt;0004-637X&lt;/isbn&gt;&lt;accession-num&gt;ISI:000237554200045&lt;/accession-num&gt;&lt;urls&gt;&lt;related-urls&gt;&lt;url&gt;&amp;lt;Go to ISI&amp;gt;://000237554200045&lt;/url&gt;&lt;/related-urls&gt;&lt;/urls&gt;&lt;/record&gt;&lt;/Cite&gt;&lt;/EndNote&gt;</w:instrText>
      </w:r>
      <w:r w:rsidR="00247B4B">
        <w:fldChar w:fldCharType="separate"/>
      </w:r>
      <w:r>
        <w:rPr>
          <w:noProof/>
        </w:rPr>
        <w:t>[</w:t>
      </w:r>
      <w:hyperlink w:anchor="_ENREF_25" w:tooltip="Kokubo, 2006 #2042" w:history="1">
        <w:r w:rsidR="003F1997" w:rsidRPr="00C177BF">
          <w:rPr>
            <w:i/>
            <w:noProof/>
          </w:rPr>
          <w:t>Kokubo et al.</w:t>
        </w:r>
        <w:r w:rsidR="003F1997">
          <w:rPr>
            <w:noProof/>
          </w:rPr>
          <w:t>, 2006</w:t>
        </w:r>
      </w:hyperlink>
      <w:r>
        <w:rPr>
          <w:noProof/>
        </w:rPr>
        <w:t>]</w:t>
      </w:r>
      <w:r w:rsidR="00247B4B">
        <w:fldChar w:fldCharType="end"/>
      </w:r>
      <w:r>
        <w:t xml:space="preserve"> who modeled formation of planets between 0.5 and 1.5 AU starting with about 12-35 initial embryos (no </w:t>
      </w:r>
      <w:proofErr w:type="spellStart"/>
      <w:r>
        <w:t>planetesimals</w:t>
      </w:r>
      <w:proofErr w:type="spellEnd"/>
      <w:r>
        <w:t>)</w:t>
      </w:r>
      <w:r w:rsidR="00FB18F0">
        <w:t xml:space="preserve"> with a total mass of about 2.3 </w:t>
      </w:r>
      <w:proofErr w:type="spellStart"/>
      <w:r w:rsidR="00FB18F0">
        <w:t>Mearth</w:t>
      </w:r>
      <w:proofErr w:type="spellEnd"/>
      <w:r>
        <w:t xml:space="preserve">. &lt;n&gt; is number of final planets &gt;0.5 </w:t>
      </w:r>
      <w:proofErr w:type="spellStart"/>
      <w:r>
        <w:t>Mearth</w:t>
      </w:r>
      <w:proofErr w:type="spellEnd"/>
      <w:r>
        <w:t>, &lt;</w:t>
      </w:r>
      <w:proofErr w:type="spellStart"/>
      <w:r>
        <w:t>nM</w:t>
      </w:r>
      <w:proofErr w:type="spellEnd"/>
      <w:r>
        <w:t xml:space="preserve">&gt; is number </w:t>
      </w:r>
      <w:proofErr w:type="gramStart"/>
      <w:r>
        <w:t>between  0.5</w:t>
      </w:r>
      <w:proofErr w:type="gramEnd"/>
      <w:r>
        <w:t xml:space="preserve"> to 1.5 AU, &lt;</w:t>
      </w:r>
      <w:proofErr w:type="spellStart"/>
      <w:r>
        <w:t>fa</w:t>
      </w:r>
      <w:proofErr w:type="spellEnd"/>
      <w:r>
        <w:t>&gt; is accretion efficiency between 0.5 to 1.5 AU, &lt;</w:t>
      </w:r>
      <w:proofErr w:type="spellStart"/>
      <w:r>
        <w:t>Tacc</w:t>
      </w:r>
      <w:proofErr w:type="spellEnd"/>
      <w:r>
        <w:t>&gt; is time of accretion.</w:t>
      </w:r>
    </w:p>
    <w:p w:rsidR="00191B15" w:rsidRDefault="00191B15" w:rsidP="004F693E">
      <w:r>
        <w:t>In this case, about 80% of the embryos initially between 0.5 and 1.5 AU ended up in plan</w:t>
      </w:r>
      <w:r w:rsidR="003C18CD">
        <w:t>ets in the same radial distance (some ended up in planets outside this range, some in the Sun, some lost from system).</w:t>
      </w:r>
    </w:p>
    <w:p w:rsidR="003C18CD" w:rsidRDefault="003C18CD" w:rsidP="004F693E"/>
    <w:p w:rsidR="00C177BF" w:rsidRDefault="00C177BF" w:rsidP="004F693E"/>
    <w:p w:rsidR="00162079" w:rsidRDefault="00162079" w:rsidP="004F693E">
      <w:r>
        <w:rPr>
          <w:noProof/>
          <w:lang w:eastAsia="zh-CN"/>
        </w:rPr>
        <w:drawing>
          <wp:inline distT="0" distB="0" distL="0" distR="0">
            <wp:extent cx="3963503" cy="3429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963950" cy="3429387"/>
                    </a:xfrm>
                    <a:prstGeom prst="rect">
                      <a:avLst/>
                    </a:prstGeom>
                    <a:noFill/>
                    <a:ln>
                      <a:noFill/>
                    </a:ln>
                  </pic:spPr>
                </pic:pic>
              </a:graphicData>
            </a:graphic>
          </wp:inline>
        </w:drawing>
      </w:r>
    </w:p>
    <w:p w:rsidR="00162079" w:rsidRDefault="00162079" w:rsidP="004F693E">
      <w:r>
        <w:t xml:space="preserve">Table from </w:t>
      </w:r>
      <w:r w:rsidR="00247B4B">
        <w:fldChar w:fldCharType="begin"/>
      </w:r>
      <w:r>
        <w:instrText xml:space="preserve"> ADDIN EN.CITE &lt;EndNote&gt;&lt;Cite&gt;&lt;Author&gt;O&amp;apos;Brien&lt;/Author&gt;&lt;Year&gt;2006&lt;/Year&gt;&lt;RecNum&gt;1551&lt;/RecNum&gt;&lt;DisplayText&gt;[&lt;style face="italic"&gt;O&amp;apos;Brien et al.&lt;/style&gt;, 2006]&lt;/DisplayText&gt;&lt;record&gt;&lt;rec-number&gt;1551&lt;/rec-number&gt;&lt;foreign-keys&gt;&lt;key app="EN" db-id="wrtz92w28fzfw3erstnvfvaipzr0vrrav0de"&gt;1551&lt;/key&gt;&lt;/foreign-keys&gt;&lt;ref-type name="Journal Article"&gt;17&lt;/ref-type&gt;&lt;contributors&gt;&lt;authors&gt;&lt;author&gt;O&amp;apos;Brien, D. P.&lt;/author&gt;&lt;author&gt;Morbidelli, A.&lt;/author&gt;&lt;author&gt;Levison, H. F.&lt;/author&gt;&lt;/authors&gt;&lt;/contributors&gt;&lt;auth-address&gt;Observ Nice, F-06304 Nice 4, France. Inst Plantetary Sci, Tucson, AZ 85719 USA. SW Res Inst, Dept Space Studies, Boulder, CO 80302 USA.&lt;/auth-address&gt;&lt;titles&gt;&lt;title&gt;Terrestrial planet formation with strong dynamical friction&lt;/title&gt;&lt;secondary-title&gt;Icarus&lt;/secondary-title&gt;&lt;alt-title&gt;Icarus&lt;/alt-title&gt;&lt;/titles&gt;&lt;periodical&gt;&lt;full-title&gt;Icarus&lt;/full-title&gt;&lt;abbr-1&gt;Icarus&lt;/abbr-1&gt;&lt;abbr-2&gt;Icarus&lt;/abbr-2&gt;&lt;/periodical&gt;&lt;alt-periodical&gt;&lt;full-title&gt;Icarus&lt;/full-title&gt;&lt;abbr-1&gt;Icarus&lt;/abbr-1&gt;&lt;abbr-2&gt;Icarus&lt;/abbr-2&gt;&lt;/alt-periodical&gt;&lt;pages&gt;39-58&lt;/pages&gt;&lt;volume&gt;184&lt;/volume&gt;&lt;number&gt;1&lt;/number&gt;&lt;keywords&gt;&lt;keyword&gt;accretion&lt;/keyword&gt;&lt;keyword&gt;planetary formation&lt;/keyword&gt;&lt;keyword&gt;terrestrial planets&lt;/keyword&gt;&lt;keyword&gt;Integrating close encounters&lt;/keyword&gt;&lt;keyword&gt;early solar-system&lt;/keyword&gt;&lt;keyword&gt;hf-w chronometry&lt;/keyword&gt;&lt;keyword&gt;asteroid belt&lt;/keyword&gt;&lt;keyword&gt;giant planets&lt;/keyword&gt;&lt;keyword&gt;gas disk&lt;/keyword&gt;&lt;keyword&gt;siderophile elements&lt;/keyword&gt;&lt;keyword&gt;secular&lt;/keyword&gt;&lt;keyword&gt;resonances&lt;/keyword&gt;&lt;keyword&gt;oligarchic growth&lt;/keyword&gt;&lt;keyword&gt;core formation&lt;/keyword&gt;&lt;/keywords&gt;&lt;dates&gt;&lt;year&gt;2006&lt;/year&gt;&lt;pub-dates&gt;&lt;date&gt;Sep&lt;/date&gt;&lt;/pub-dates&gt;&lt;/dates&gt;&lt;accession-num&gt;ISI:000240247400003&lt;/accession-num&gt;&lt;urls&gt;&lt;related-urls&gt;&lt;url&gt;&amp;lt;Go to ISI&amp;gt;://000240247400003 &lt;/url&gt;&lt;/related-urls&gt;&lt;/urls&gt;&lt;/record&gt;&lt;/Cite&gt;&lt;/EndNote&gt;</w:instrText>
      </w:r>
      <w:r w:rsidR="00247B4B">
        <w:fldChar w:fldCharType="separate"/>
      </w:r>
      <w:r>
        <w:rPr>
          <w:noProof/>
        </w:rPr>
        <w:t>[</w:t>
      </w:r>
      <w:hyperlink w:anchor="_ENREF_36" w:tooltip="O'Brien, 2006 #1551" w:history="1">
        <w:r w:rsidR="003F1997" w:rsidRPr="00162079">
          <w:rPr>
            <w:i/>
            <w:noProof/>
          </w:rPr>
          <w:t>O'Brien et al.</w:t>
        </w:r>
        <w:r w:rsidR="003F1997">
          <w:rPr>
            <w:noProof/>
          </w:rPr>
          <w:t>, 2006</w:t>
        </w:r>
      </w:hyperlink>
      <w:r>
        <w:rPr>
          <w:noProof/>
        </w:rPr>
        <w:t>]</w:t>
      </w:r>
      <w:r w:rsidR="00247B4B">
        <w:fldChar w:fldCharType="end"/>
      </w:r>
      <w:r w:rsidR="00850526">
        <w:t xml:space="preserve"> who simulated accretion between 0.3 and 4 AU (4.7 </w:t>
      </w:r>
      <w:proofErr w:type="spellStart"/>
      <w:r w:rsidR="00850526">
        <w:t>Mearth</w:t>
      </w:r>
      <w:proofErr w:type="spellEnd"/>
      <w:r w:rsidR="00850526">
        <w:t xml:space="preserve"> total mass; 2.6 </w:t>
      </w:r>
      <w:proofErr w:type="spellStart"/>
      <w:r w:rsidR="00850526">
        <w:t>Mearth</w:t>
      </w:r>
      <w:proofErr w:type="spellEnd"/>
      <w:r w:rsidR="00850526">
        <w:t xml:space="preserve"> inside 2 AU) starting with 25 Mars-size embryos and </w:t>
      </w:r>
      <w:r w:rsidR="00850526">
        <w:lastRenderedPageBreak/>
        <w:t xml:space="preserve">1000 </w:t>
      </w:r>
      <w:proofErr w:type="spellStart"/>
      <w:r w:rsidR="00850526">
        <w:t>planetesimals</w:t>
      </w:r>
      <w:proofErr w:type="spellEnd"/>
      <w:r w:rsidR="00850526">
        <w:t xml:space="preserve"> (14 embryos and ~550 </w:t>
      </w:r>
      <w:proofErr w:type="spellStart"/>
      <w:r w:rsidR="00850526">
        <w:t>planetesimals</w:t>
      </w:r>
      <w:proofErr w:type="spellEnd"/>
      <w:r w:rsidR="00850526">
        <w:t xml:space="preserve"> within 2 AU).</w:t>
      </w:r>
      <w:r w:rsidR="00231FBB">
        <w:t xml:space="preserve"> CJS=circular orbits for Jupiter and Saturn; EJS= eccentric orbits.</w:t>
      </w:r>
    </w:p>
    <w:p w:rsidR="00296017" w:rsidRDefault="00296017" w:rsidP="004F693E">
      <w:r>
        <w:t xml:space="preserve">The accretion efficiency depends on the dynamics of the giant planets and differs between </w:t>
      </w:r>
      <w:proofErr w:type="spellStart"/>
      <w:r>
        <w:t>planetesimals</w:t>
      </w:r>
      <w:proofErr w:type="spellEnd"/>
      <w:r>
        <w:t xml:space="preserve"> and embryos.</w:t>
      </w:r>
    </w:p>
    <w:p w:rsidR="00354D6E" w:rsidRDefault="00354D6E" w:rsidP="004F693E"/>
    <w:p w:rsidR="004F693E" w:rsidRPr="004F693E" w:rsidRDefault="004F693E" w:rsidP="004F693E"/>
    <w:p w:rsidR="004F693E" w:rsidRPr="002B64E7" w:rsidRDefault="002B64E7" w:rsidP="004F693E">
      <w:pPr>
        <w:rPr>
          <w:b/>
        </w:rPr>
      </w:pPr>
      <w:r>
        <w:rPr>
          <w:b/>
        </w:rPr>
        <w:t>How long did planet formation</w:t>
      </w:r>
      <w:r w:rsidR="004F693E" w:rsidRPr="002B64E7">
        <w:rPr>
          <w:b/>
        </w:rPr>
        <w:t xml:space="preserve"> take?</w:t>
      </w:r>
    </w:p>
    <w:p w:rsidR="004F693E" w:rsidRPr="004F693E" w:rsidRDefault="00B57674" w:rsidP="004F693E">
      <w:r>
        <w:t xml:space="preserve">Typically estimated by a model </w:t>
      </w:r>
      <w:proofErr w:type="spellStart"/>
      <w:r w:rsidR="004F693E" w:rsidRPr="004F693E">
        <w:t>Hf</w:t>
      </w:r>
      <w:proofErr w:type="spellEnd"/>
      <w:r w:rsidR="004F693E" w:rsidRPr="004F693E">
        <w:t xml:space="preserve">/W </w:t>
      </w:r>
      <w:r>
        <w:t xml:space="preserve">age for core formation </w:t>
      </w:r>
      <w:r w:rsidR="00247B4B">
        <w:fldChar w:fldCharType="begin">
          <w:fldData xml:space="preserve">PEVuZE5vdGU+PENpdGU+PEF1dGhvcj5LbGVpbmU8L0F1dGhvcj48WWVhcj4yMDA5PC9ZZWFyPjxS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</w:fldData>
        </w:fldChar>
      </w:r>
      <w:r>
        <w:instrText xml:space="preserve"> ADDIN EN.CITE </w:instrText>
      </w:r>
      <w:r w:rsidR="00247B4B">
        <w:fldChar w:fldCharType="begin">
          <w:fldData xml:space="preserve">PEVuZE5vdGU+PENpdGU+PEF1dGhvcj5LbGVpbmU8L0F1dGhvcj48WWVhcj4yMDA5PC9ZZWFyPjxS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</w:fldData>
        </w:fldChar>
      </w:r>
      <w:r>
        <w:instrText xml:space="preserve"> ADDIN EN.CITE.DATA </w:instrText>
      </w:r>
      <w:r w:rsidR="00247B4B">
        <w:fldChar w:fldCharType="end"/>
      </w:r>
      <w:r w:rsidR="00247B4B">
        <w:fldChar w:fldCharType="separate"/>
      </w:r>
      <w:r>
        <w:rPr>
          <w:noProof/>
        </w:rPr>
        <w:t>[</w:t>
      </w:r>
      <w:hyperlink w:anchor="_ENREF_20" w:tooltip="Jacobsen, 2003 #1450" w:history="1">
        <w:r w:rsidR="003F1997" w:rsidRPr="00B57674">
          <w:rPr>
            <w:i/>
            <w:noProof/>
          </w:rPr>
          <w:t>Jacobsen</w:t>
        </w:r>
        <w:r w:rsidR="003F1997">
          <w:rPr>
            <w:noProof/>
          </w:rPr>
          <w:t>, 2003</w:t>
        </w:r>
      </w:hyperlink>
      <w:proofErr w:type="gramStart"/>
      <w:r>
        <w:rPr>
          <w:noProof/>
        </w:rPr>
        <w:t xml:space="preserve">; </w:t>
      </w:r>
      <w:hyperlink w:anchor="_ENREF_21" w:tooltip="Jacobsen, 2005 #2151" w:history="1">
        <w:r w:rsidR="003F1997" w:rsidRPr="00B57674">
          <w:rPr>
            <w:i/>
            <w:noProof/>
          </w:rPr>
          <w:t>Jacobsen</w:t>
        </w:r>
        <w:r w:rsidR="003F1997">
          <w:rPr>
            <w:noProof/>
          </w:rPr>
          <w:t>, 2005</w:t>
        </w:r>
      </w:hyperlink>
      <w:r>
        <w:rPr>
          <w:noProof/>
        </w:rPr>
        <w:t>;</w:t>
      </w:r>
      <w:proofErr w:type="gramEnd"/>
      <w:r>
        <w:rPr>
          <w:noProof/>
        </w:rPr>
        <w:t xml:space="preserve"> </w:t>
      </w:r>
      <w:hyperlink w:anchor="_ENREF_24" w:tooltip="Kleine, 2009 #2031" w:history="1">
        <w:r w:rsidR="003F1997" w:rsidRPr="00B57674">
          <w:rPr>
            <w:i/>
            <w:noProof/>
          </w:rPr>
          <w:t>Kleine et al.</w:t>
        </w:r>
        <w:r w:rsidR="003F1997">
          <w:rPr>
            <w:noProof/>
          </w:rPr>
          <w:t>, 2009</w:t>
        </w:r>
      </w:hyperlink>
      <w:r>
        <w:rPr>
          <w:noProof/>
        </w:rPr>
        <w:t>]</w:t>
      </w:r>
      <w:r w:rsidR="00247B4B">
        <w:fldChar w:fldCharType="end"/>
      </w:r>
      <w:r>
        <w:t>.</w:t>
      </w:r>
    </w:p>
    <w:p w:rsidR="004F693E" w:rsidRPr="004F693E" w:rsidRDefault="00B57674" w:rsidP="004F693E">
      <w:r>
        <w:t xml:space="preserve">Timescales for planet growth from N-body models is </w:t>
      </w:r>
      <w:r w:rsidR="004F693E" w:rsidRPr="004F693E">
        <w:t>dependent on the model</w:t>
      </w:r>
      <w:r>
        <w:t xml:space="preserve"> initial conditions. </w:t>
      </w:r>
      <w:proofErr w:type="gramStart"/>
      <w:r>
        <w:t xml:space="preserve">Typically ~100 </w:t>
      </w:r>
      <w:proofErr w:type="spellStart"/>
      <w:r>
        <w:t>Myr</w:t>
      </w:r>
      <w:proofErr w:type="spellEnd"/>
      <w:r>
        <w:t xml:space="preserve"> (but tweaked to match the age of the moon, which is currently in debate and estimated 30-100 </w:t>
      </w:r>
      <w:proofErr w:type="spellStart"/>
      <w:r>
        <w:t>Myr</w:t>
      </w:r>
      <w:proofErr w:type="spellEnd"/>
      <w:r>
        <w:t>).</w:t>
      </w:r>
      <w:proofErr w:type="gramEnd"/>
    </w:p>
    <w:p w:rsidR="004F693E" w:rsidRDefault="00A8799A" w:rsidP="004F693E">
      <w:r>
        <w:t xml:space="preserve">Very fast formation of Mars, 1-3 </w:t>
      </w:r>
      <w:proofErr w:type="spellStart"/>
      <w:r>
        <w:t>Myr</w:t>
      </w:r>
      <w:proofErr w:type="spellEnd"/>
      <w:r>
        <w:t xml:space="preserve"> </w:t>
      </w:r>
      <w:r w:rsidR="00247B4B">
        <w:fldChar w:fldCharType="begin"/>
      </w:r>
      <w:r>
        <w:instrText xml:space="preserve"> ADDIN EN.CITE &lt;EndNote&gt;&lt;Cite&gt;&lt;Author&gt;Dauphas&lt;/Author&gt;&lt;Year&gt;2011&lt;/Year&gt;&lt;RecNum&gt;2263&lt;/RecNum&gt;&lt;DisplayText&gt;[&lt;style face="italic"&gt;Dauphas and Pourmand&lt;/style&gt;, 2011]&lt;/DisplayText&gt;&lt;record&gt;&lt;rec-number&gt;2263&lt;/rec-number&gt;&lt;foreign-keys&gt;&lt;key app="EN" db-id="wrtz92w28fzfw3erstnvfvaipzr0vrrav0de"&gt;2263&lt;/key&gt;&lt;/foreign-keys&gt;&lt;ref-type name="Journal Article"&gt;17&lt;/ref-type&gt;&lt;contributors&gt;&lt;authors&gt;&lt;author&gt;Dauphas, N.&lt;/author&gt;&lt;author&gt;Pourmand, A.&lt;/author&gt;&lt;/authors&gt;&lt;/contributors&gt;&lt;titles&gt;&lt;title&gt;Hf-W-Th evidence for rapid growth of Mars and its status as a planetary embryo&lt;/title&gt;&lt;secondary-title&gt;Nature&lt;/secondary-title&gt;&lt;/titles&gt;&lt;periodical&gt;&lt;full-title&gt;Nature&lt;/full-title&gt;&lt;abbr-1&gt;Nature&lt;/abbr-1&gt;&lt;/periodical&gt;&lt;pages&gt;489-492&lt;/pages&gt;&lt;volume&gt;473&lt;/volume&gt;&lt;number&gt;7348&lt;/number&gt;&lt;dates&gt;&lt;year&gt;2011&lt;/year&gt;&lt;/dates&gt;&lt;publisher&gt;Nature Publishing Group, a division of Macmillan Publishers Limited. All Rights Reserved.&lt;/publisher&gt;&lt;isbn&gt;0028-0836&lt;/isbn&gt;&lt;work-type&gt;10.1038/nature10077&lt;/work-type&gt;&lt;urls&gt;&lt;related-urls&gt;&lt;url&gt;http://dx.doi.org/10.1038/nature10077&lt;/url&gt;&lt;/related-urls&gt;&lt;/urls&gt;&lt;electronic-resource-num&gt;http://www.nature.com/nature/journal/v473/n7348/abs/10.1038-nature10077-unlocked.html#supplementary-information&lt;/electronic-resource-num&gt;&lt;/record&gt;&lt;/Cite&gt;&lt;/EndNote&gt;</w:instrText>
      </w:r>
      <w:r w:rsidR="00247B4B">
        <w:fldChar w:fldCharType="separate"/>
      </w:r>
      <w:r>
        <w:rPr>
          <w:noProof/>
        </w:rPr>
        <w:t>[</w:t>
      </w:r>
      <w:hyperlink w:anchor="_ENREF_15" w:tooltip="Dauphas, 2011 #2263" w:history="1">
        <w:r w:rsidR="003F1997" w:rsidRPr="00A8799A">
          <w:rPr>
            <w:i/>
            <w:noProof/>
          </w:rPr>
          <w:t>Dauphas and Pourmand</w:t>
        </w:r>
        <w:r w:rsidR="003F1997">
          <w:rPr>
            <w:noProof/>
          </w:rPr>
          <w:t>, 2011</w:t>
        </w:r>
      </w:hyperlink>
      <w:r>
        <w:rPr>
          <w:noProof/>
        </w:rPr>
        <w:t>]</w:t>
      </w:r>
      <w:r w:rsidR="00247B4B">
        <w:fldChar w:fldCharType="end"/>
      </w:r>
      <w:r w:rsidR="001C173F">
        <w:t>: a planetary embryo; formed before nebular gases dispersed (Mars has solar noble gas composition – SM); and probably formed a magma ocean from radioactive heating.</w:t>
      </w:r>
    </w:p>
    <w:p w:rsidR="001C173F" w:rsidRDefault="001C173F" w:rsidP="004F693E"/>
    <w:p w:rsidR="00E7564C" w:rsidRDefault="00E7564C" w:rsidP="004F693E"/>
    <w:p w:rsidR="00584CFC" w:rsidRPr="00584CFC" w:rsidRDefault="00584CFC" w:rsidP="004F693E">
      <w:pPr>
        <w:rPr>
          <w:b/>
        </w:rPr>
      </w:pPr>
      <w:r w:rsidRPr="00584CFC">
        <w:rPr>
          <w:b/>
        </w:rPr>
        <w:t>Wha</w:t>
      </w:r>
      <w:r w:rsidR="00E7564C">
        <w:rPr>
          <w:b/>
        </w:rPr>
        <w:t>t are</w:t>
      </w:r>
      <w:r w:rsidRPr="00584CFC">
        <w:rPr>
          <w:b/>
        </w:rPr>
        <w:t xml:space="preserve"> the dynamical outcome</w:t>
      </w:r>
      <w:r w:rsidR="00E7564C">
        <w:rPr>
          <w:b/>
        </w:rPr>
        <w:t>s</w:t>
      </w:r>
      <w:r w:rsidRPr="00584CFC">
        <w:rPr>
          <w:b/>
        </w:rPr>
        <w:t xml:space="preserve"> of giant impacts?</w:t>
      </w:r>
    </w:p>
    <w:p w:rsidR="00584CFC" w:rsidRDefault="00584CFC" w:rsidP="004F693E">
      <w:r>
        <w:t>By this, I mean, how much material is accreted during giant impacts? What are the velocity and size distributions of the debris?</w:t>
      </w:r>
    </w:p>
    <w:p w:rsidR="00584CFC" w:rsidRDefault="00584CFC" w:rsidP="004F693E"/>
    <w:p w:rsidR="00584CFC" w:rsidRDefault="005B3913" w:rsidP="004F693E">
      <w:r>
        <w:t xml:space="preserve">Giant impact outcomes are divided into distinct categories </w:t>
      </w:r>
      <w:r w:rsidR="00247B4B">
        <w:fldChar w:fldCharType="begin"/>
      </w:r>
      <w:r>
        <w:instrText xml:space="preserve"> ADDIN EN.CITE &lt;EndNote&gt;&lt;Cite&gt;&lt;Author&gt;Leinhardt&lt;/Author&gt;&lt;Year&gt;2012&lt;/Year&gt;&lt;RecNum&gt;1991&lt;/RecNum&gt;&lt;DisplayText&gt;[&lt;style face="italic"&gt;Leinhardt and Stewart&lt;/style&gt;, 2012; &lt;style face="italic"&gt;Stewart and Leinhardt&lt;/style&gt;, 2012]&lt;/DisplayText&gt;&lt;record&gt;&lt;rec-number&gt;1991&lt;/rec-number&gt;&lt;foreign-keys&gt;&lt;key app="EN" db-id="wrtz92w28fzfw3erstnvfvaipzr0vrrav0de"&gt;1991&lt;/key&gt;&lt;/foreign-keys&gt;&lt;ref-type name="Journal Article"&gt;17&lt;/ref-type&gt;&lt;contributors&gt;&lt;authors&gt;&lt;author&gt;Leinhardt, Z. M.&lt;/author&gt;&lt;author&gt;Stewart, S. T.&lt;/author&gt;&lt;/authors&gt;&lt;/contributors&gt;&lt;titles&gt;&lt;title&gt;Collisions between Gravity-Dominated Bodies: I. Outcome Regimes and Scaling Laws&lt;/title&gt;&lt;secondary-title&gt;Astrophysical Journal&lt;/secondary-title&gt;&lt;/titles&gt;&lt;periodical&gt;&lt;full-title&gt;Astrophysical Journal&lt;/full-title&gt;&lt;abbr-1&gt;Astrophys. J.&lt;/abbr-1&gt;&lt;/periodical&gt;&lt;pages&gt;79 (27pp)&lt;/pages&gt;&lt;volume&gt;745&lt;/volume&gt;&lt;dates&gt;&lt;year&gt;2012&lt;/year&gt;&lt;/dates&gt;&lt;urls&gt;&lt;/urls&gt;&lt;electronic-resource-num&gt;doi:10.1088/0004-637X/745/1/79&lt;/electronic-resource-num&gt;&lt;/record&gt;&lt;/Cite&gt;&lt;Cite&gt;&lt;Author&gt;Stewart&lt;/Author&gt;&lt;Year&gt;2012&lt;/Year&gt;&lt;RecNum&gt;2264&lt;/RecNum&gt;&lt;record&gt;&lt;rec-number&gt;2264&lt;/rec-number&gt;&lt;foreign-keys&gt;&lt;key app="EN" db-id="wrtz92w28fzfw3erstnvfvaipzr0vrrav0de"&gt;2264&lt;/key&gt;&lt;/foreign-keys&gt;&lt;ref-type name="Journal Article"&gt;17&lt;/ref-type&gt;&lt;contributors&gt;&lt;authors&gt;&lt;author&gt;Stewart, S. T.&lt;/author&gt;&lt;author&gt;Leinhardt, Z. M.&lt;/author&gt;&lt;/authors&gt;&lt;/contributors&gt;&lt;titles&gt;&lt;title&gt;Collisions between Gravity-Dominated Bodies: II. The Diversity of Impact Outcomes during the End Stage of Planet Formation&lt;/title&gt;&lt;secondary-title&gt;Astrophysical Journal&lt;/secondary-title&gt;&lt;/titles&gt;&lt;periodical&gt;&lt;full-title&gt;Astrophysical Journal&lt;/full-title&gt;&lt;abbr-1&gt;Astrophys. J.&lt;/abbr-1&gt;&lt;/periodical&gt;&lt;pages&gt;32 (17pp)&lt;/pages&gt;&lt;volume&gt;751&lt;/volume&gt;&lt;dates&gt;&lt;year&gt;2012&lt;/year&gt;&lt;/dates&gt;&lt;urls&gt;&lt;/urls&gt;&lt;electronic-resource-num&gt;doi:10.1088/0004-637X/751/1/32&lt;/electronic-resource-num&gt;&lt;/record&gt;&lt;/Cite&gt;&lt;/EndNote&gt;</w:instrText>
      </w:r>
      <w:r w:rsidR="00247B4B">
        <w:fldChar w:fldCharType="separate"/>
      </w:r>
      <w:r>
        <w:rPr>
          <w:noProof/>
        </w:rPr>
        <w:t>[</w:t>
      </w:r>
      <w:hyperlink w:anchor="_ENREF_28" w:tooltip="Leinhardt, 2012 #1991" w:history="1">
        <w:r w:rsidR="003F1997" w:rsidRPr="005B3913">
          <w:rPr>
            <w:i/>
            <w:noProof/>
          </w:rPr>
          <w:t>Leinhardt and Stewart</w:t>
        </w:r>
        <w:r w:rsidR="003F1997">
          <w:rPr>
            <w:noProof/>
          </w:rPr>
          <w:t>, 2012</w:t>
        </w:r>
      </w:hyperlink>
      <w:r>
        <w:rPr>
          <w:noProof/>
        </w:rPr>
        <w:t xml:space="preserve">; </w:t>
      </w:r>
      <w:hyperlink w:anchor="_ENREF_42" w:tooltip="Stewart, 2012 #2264" w:history="1">
        <w:r w:rsidR="003F1997" w:rsidRPr="005B3913">
          <w:rPr>
            <w:i/>
            <w:noProof/>
          </w:rPr>
          <w:t>Stewart and Leinhardt</w:t>
        </w:r>
        <w:r w:rsidR="003F1997">
          <w:rPr>
            <w:noProof/>
          </w:rPr>
          <w:t>, 2012</w:t>
        </w:r>
      </w:hyperlink>
      <w:r>
        <w:rPr>
          <w:noProof/>
        </w:rPr>
        <w:t>]</w:t>
      </w:r>
      <w:r w:rsidR="00247B4B">
        <w:fldChar w:fldCharType="end"/>
      </w:r>
      <w:r>
        <w:t>:</w:t>
      </w:r>
    </w:p>
    <w:p w:rsidR="005B3913" w:rsidRDefault="005B3913" w:rsidP="005B3913">
      <w:pPr>
        <w:pStyle w:val="ListParagraph"/>
        <w:numPr>
          <w:ilvl w:val="0"/>
          <w:numId w:val="3"/>
        </w:numPr>
      </w:pPr>
      <w:r>
        <w:t>Perfect merging</w:t>
      </w:r>
    </w:p>
    <w:p w:rsidR="005B3913" w:rsidRDefault="005B3913" w:rsidP="005B3913">
      <w:pPr>
        <w:pStyle w:val="ListParagraph"/>
        <w:numPr>
          <w:ilvl w:val="0"/>
          <w:numId w:val="3"/>
        </w:numPr>
      </w:pPr>
      <w:r>
        <w:t>Graze-and-merge</w:t>
      </w:r>
    </w:p>
    <w:p w:rsidR="005B3913" w:rsidRDefault="005B3913" w:rsidP="005B3913">
      <w:pPr>
        <w:pStyle w:val="ListParagraph"/>
        <w:numPr>
          <w:ilvl w:val="0"/>
          <w:numId w:val="3"/>
        </w:numPr>
      </w:pPr>
      <w:r>
        <w:t>Hit-and-run</w:t>
      </w:r>
    </w:p>
    <w:p w:rsidR="005B3913" w:rsidRDefault="005B3913" w:rsidP="005B3913">
      <w:pPr>
        <w:pStyle w:val="ListParagraph"/>
        <w:numPr>
          <w:ilvl w:val="0"/>
          <w:numId w:val="3"/>
        </w:numPr>
      </w:pPr>
      <w:r>
        <w:t>Partial accretion</w:t>
      </w:r>
    </w:p>
    <w:p w:rsidR="005B3913" w:rsidRDefault="005B3913" w:rsidP="005B3913">
      <w:pPr>
        <w:pStyle w:val="ListParagraph"/>
        <w:numPr>
          <w:ilvl w:val="0"/>
          <w:numId w:val="3"/>
        </w:numPr>
      </w:pPr>
      <w:r>
        <w:t>Partial erosion</w:t>
      </w:r>
    </w:p>
    <w:p w:rsidR="005B3913" w:rsidRDefault="005B3913" w:rsidP="005B3913">
      <w:pPr>
        <w:pStyle w:val="ListParagraph"/>
        <w:numPr>
          <w:ilvl w:val="0"/>
          <w:numId w:val="3"/>
        </w:numPr>
      </w:pPr>
      <w:r>
        <w:t>Super-catastrophic (disruption)</w:t>
      </w:r>
    </w:p>
    <w:p w:rsidR="005B3913" w:rsidRDefault="005B3913" w:rsidP="005B3913"/>
    <w:p w:rsidR="00F35E13" w:rsidRDefault="00F35E13" w:rsidP="005B3913">
      <w:r>
        <w:t>For typical planet formation, giant impact outcomes are approximately evenly divided between partial accretion, h</w:t>
      </w:r>
      <w:r w:rsidR="00166831">
        <w:t xml:space="preserve">it-and-run, and graze-and-merge </w:t>
      </w:r>
      <w:r w:rsidR="00247B4B">
        <w:fldChar w:fldCharType="begin"/>
      </w:r>
      <w:r w:rsidR="00166831">
        <w:instrText xml:space="preserve"> ADDIN EN.CITE &lt;EndNote&gt;&lt;Cite&gt;&lt;Author&gt;Stewart&lt;/Author&gt;&lt;Year&gt;2012&lt;/Year&gt;&lt;RecNum&gt;2264&lt;/RecNum&gt;&lt;DisplayText&gt;[&lt;style face="italic"&gt;Stewart and Leinhardt&lt;/style&gt;, 2012]&lt;/DisplayText&gt;&lt;record&gt;&lt;rec-number&gt;2264&lt;/rec-number&gt;&lt;foreign-keys&gt;&lt;key app="EN" db-id="wrtz92w28fzfw3erstnvfvaipzr0vrrav0de"&gt;2264&lt;/key&gt;&lt;/foreign-keys&gt;&lt;ref-type name="Journal Article"&gt;17&lt;/ref-type&gt;&lt;contributors&gt;&lt;authors&gt;&lt;author&gt;Stewart, S. T.&lt;/author&gt;&lt;author&gt;Leinhardt, Z. M.&lt;/author&gt;&lt;/authors&gt;&lt;/contributors&gt;&lt;titles&gt;&lt;title&gt;Collisions between Gravity-Dominated Bodies: II. The Diversity of Impact Outcomes during the End Stage of Planet Formation&lt;/title&gt;&lt;secondary-title&gt;Astrophysical Journal&lt;/secondary-title&gt;&lt;/titles&gt;&lt;periodical&gt;&lt;full-title&gt;Astrophysical Journal&lt;/full-title&gt;&lt;abbr-1&gt;Astrophys. J.&lt;/abbr-1&gt;&lt;/periodical&gt;&lt;pages&gt;32 (17pp)&lt;/pages&gt;&lt;volume&gt;751&lt;/volume&gt;&lt;dates&gt;&lt;year&gt;2012&lt;/year&gt;&lt;/dates&gt;&lt;urls&gt;&lt;/urls&gt;&lt;electronic-resource-num&gt;doi:10.1088/0004-637X/751/1/32&lt;/electronic-resource-num&gt;&lt;/record&gt;&lt;/Cite&gt;&lt;/EndNote&gt;</w:instrText>
      </w:r>
      <w:r w:rsidR="00247B4B">
        <w:fldChar w:fldCharType="separate"/>
      </w:r>
      <w:r w:rsidR="00166831">
        <w:rPr>
          <w:noProof/>
        </w:rPr>
        <w:t>[</w:t>
      </w:r>
      <w:hyperlink w:anchor="_ENREF_42" w:tooltip="Stewart, 2012 #2264" w:history="1">
        <w:r w:rsidR="003F1997" w:rsidRPr="00166831">
          <w:rPr>
            <w:i/>
            <w:noProof/>
          </w:rPr>
          <w:t>Stewart and Leinhardt</w:t>
        </w:r>
        <w:r w:rsidR="003F1997">
          <w:rPr>
            <w:noProof/>
          </w:rPr>
          <w:t>, 2012</w:t>
        </w:r>
      </w:hyperlink>
      <w:r w:rsidR="00166831">
        <w:rPr>
          <w:noProof/>
        </w:rPr>
        <w:t>]</w:t>
      </w:r>
      <w:r w:rsidR="00247B4B">
        <w:fldChar w:fldCharType="end"/>
      </w:r>
      <w:r w:rsidR="00166831">
        <w:t>.</w:t>
      </w:r>
      <w:r w:rsidR="00996BD6">
        <w:t xml:space="preserve"> Collision outcomes may be calculated in an online java app:</w:t>
      </w:r>
    </w:p>
    <w:p w:rsidR="00996BD6" w:rsidRDefault="00247B4B" w:rsidP="005B3913">
      <w:hyperlink r:id="rId13" w:history="1">
        <w:r w:rsidR="00996BD6" w:rsidRPr="006539B6">
          <w:rPr>
            <w:rStyle w:val="Hyperlink"/>
          </w:rPr>
          <w:t>http://www.fas.harvard.edu/~planets/sstewart/resources/collision/</w:t>
        </w:r>
      </w:hyperlink>
    </w:p>
    <w:p w:rsidR="00F35E13" w:rsidRDefault="00F35E13" w:rsidP="005B3913"/>
    <w:p w:rsidR="005B3913" w:rsidRDefault="005B3913" w:rsidP="005B3913">
      <w:r>
        <w:t>As noted above, almost all N-body simulations assume perfect merging. This is a poor assumption. So what?</w:t>
      </w:r>
    </w:p>
    <w:p w:rsidR="0074203F" w:rsidRDefault="0074203F" w:rsidP="0074203F">
      <w:pPr>
        <w:pStyle w:val="ListParagraph"/>
        <w:numPr>
          <w:ilvl w:val="0"/>
          <w:numId w:val="4"/>
        </w:numPr>
      </w:pPr>
      <w:r>
        <w:t xml:space="preserve">The deposition of shock and </w:t>
      </w:r>
      <w:proofErr w:type="spellStart"/>
      <w:r>
        <w:t>accretional</w:t>
      </w:r>
      <w:proofErr w:type="spellEnd"/>
      <w:r>
        <w:t xml:space="preserve"> energy is different in each category impact event. </w:t>
      </w:r>
    </w:p>
    <w:p w:rsidR="0074203F" w:rsidRDefault="00AE5AC4" w:rsidP="0074203F">
      <w:pPr>
        <w:pStyle w:val="ListParagraph"/>
        <w:numPr>
          <w:ilvl w:val="0"/>
          <w:numId w:val="4"/>
        </w:numPr>
      </w:pPr>
      <w:r>
        <w:t xml:space="preserve">For the standard planet formation models, significant amounts of debris </w:t>
      </w:r>
      <w:r w:rsidR="00560EFA">
        <w:t xml:space="preserve">(15-20% of the final planet mass) </w:t>
      </w:r>
      <w:r>
        <w:t xml:space="preserve">is created during giant (and </w:t>
      </w:r>
      <w:proofErr w:type="spellStart"/>
      <w:r>
        <w:t>planetesimal</w:t>
      </w:r>
      <w:proofErr w:type="spellEnd"/>
      <w:r>
        <w:t xml:space="preserve">) impacts </w:t>
      </w:r>
      <w:r w:rsidR="00247B4B">
        <w:fldChar w:fldCharType="begin"/>
      </w:r>
      <w:r>
        <w:instrText xml:space="preserve"> ADDIN EN.CITE &lt;EndNote&gt;&lt;Cite&gt;&lt;Author&gt;Stewart&lt;/Author&gt;&lt;Year&gt;2012&lt;/Year&gt;&lt;RecNum&gt;2264&lt;/RecNum&gt;&lt;DisplayText&gt;[&lt;style face="italic"&gt;Genda et al.&lt;/style&gt;, 2011; &lt;style face="italic"&gt;Stewart and Leinhardt&lt;/style&gt;, 2012]&lt;/DisplayText&gt;&lt;record&gt;&lt;rec-number&gt;2264&lt;/rec-number&gt;&lt;foreign-keys&gt;&lt;key app="EN" db-id="wrtz92w28fzfw3erstnvfvaipzr0vrrav0de"&gt;2264&lt;/key&gt;&lt;/foreign-keys&gt;&lt;ref-type name="Journal Article"&gt;17&lt;/ref-type&gt;&lt;contributors&gt;&lt;authors&gt;&lt;author&gt;Stewart, S. T.&lt;/author&gt;&lt;author&gt;Leinhardt, Z. M.&lt;/author&gt;&lt;/authors&gt;&lt;/contributors&gt;&lt;titles&gt;&lt;title&gt;Collisions between Gravity-Dominated Bodies: II. The Diversity of Impact Outcomes during the End Stage of Planet Formation&lt;/title&gt;&lt;secondary-title&gt;Astrophysical Journal&lt;/secondary-title&gt;&lt;/titles&gt;&lt;periodical&gt;&lt;full-title&gt;Astrophysical Journal&lt;/full-title&gt;&lt;abbr-1&gt;Astrophys. J.&lt;/abbr-1&gt;&lt;/periodical&gt;&lt;pages&gt;32 (17pp)&lt;/pages&gt;&lt;volume&gt;751&lt;/volume&gt;&lt;dates&gt;&lt;year&gt;2012&lt;/year&gt;&lt;/dates&gt;&lt;urls&gt;&lt;/urls&gt;&lt;electronic-resource-num&gt;doi:10.1088/0004-637X/751/1/32&lt;/electronic-resource-num&gt;&lt;/record&gt;&lt;/Cite&gt;&lt;Cite&gt;&lt;Author&gt;Genda&lt;/Author&gt;&lt;Year&gt;2011&lt;/Year&gt;&lt;RecNum&gt;2173&lt;/RecNum&gt;&lt;record&gt;&lt;rec-number&gt;2173&lt;/rec-number&gt;&lt;foreign-keys&gt;&lt;key app="EN" db-id="wrtz92w28fzfw3erstnvfvaipzr0vrrav0de"&gt;2173&lt;/key&gt;&lt;/foreign-keys&gt;&lt;ref-type name="Journal Article"&gt;17&lt;/ref-type&gt;&lt;contributors&gt;&lt;authors&gt;&lt;author&gt;Genda, H.&lt;/author&gt;&lt;author&gt;Kokubo, E.&lt;/author&gt;&lt;author&gt;Ida, S.&lt;/author&gt;&lt;/authors&gt;&lt;/contributors&gt;&lt;titles&gt;&lt;title&gt;Giant Impacts and Terrestrial Planet Formation&lt;/title&gt;&lt;secondary-title&gt;Lunar &amp;amp; Planet. Sci. Conf.&lt;/secondary-title&gt;&lt;/titles&gt;&lt;periodical&gt;&lt;full-title&gt;Lunar &amp;amp; Planet. Sci. Conf.&lt;/full-title&gt;&lt;abbr-2&gt;LPSC&lt;/abbr-2&gt;&lt;/periodical&gt;&lt;pages&gt;Abs. 2090&lt;/pages&gt;&lt;volume&gt;42&lt;/volume&gt;&lt;dates&gt;&lt;year&gt;2011&lt;/year&gt;&lt;/dates&gt;&lt;urls&gt;&lt;/urls&gt;&lt;/record&gt;&lt;/Cite&gt;&lt;/EndNote&gt;</w:instrText>
      </w:r>
      <w:r w:rsidR="00247B4B">
        <w:fldChar w:fldCharType="separate"/>
      </w:r>
      <w:r>
        <w:rPr>
          <w:noProof/>
        </w:rPr>
        <w:t>[</w:t>
      </w:r>
      <w:hyperlink w:anchor="_ENREF_17" w:tooltip="Genda, 2011 #2173" w:history="1">
        <w:r w:rsidR="003F1997" w:rsidRPr="00AE5AC4">
          <w:rPr>
            <w:i/>
            <w:noProof/>
          </w:rPr>
          <w:t>Genda et al.</w:t>
        </w:r>
        <w:r w:rsidR="003F1997">
          <w:rPr>
            <w:noProof/>
          </w:rPr>
          <w:t>, 2011</w:t>
        </w:r>
      </w:hyperlink>
      <w:r>
        <w:rPr>
          <w:noProof/>
        </w:rPr>
        <w:t xml:space="preserve">; </w:t>
      </w:r>
      <w:hyperlink w:anchor="_ENREF_42" w:tooltip="Stewart, 2012 #2264" w:history="1">
        <w:r w:rsidR="003F1997" w:rsidRPr="00AE5AC4">
          <w:rPr>
            <w:i/>
            <w:noProof/>
          </w:rPr>
          <w:t>Stewart and Leinhardt</w:t>
        </w:r>
        <w:r w:rsidR="003F1997">
          <w:rPr>
            <w:noProof/>
          </w:rPr>
          <w:t>, 2012</w:t>
        </w:r>
      </w:hyperlink>
      <w:r>
        <w:rPr>
          <w:noProof/>
        </w:rPr>
        <w:t>]</w:t>
      </w:r>
      <w:r w:rsidR="00247B4B">
        <w:fldChar w:fldCharType="end"/>
      </w:r>
      <w:r>
        <w:t>.</w:t>
      </w:r>
      <w:r w:rsidR="00560EFA">
        <w:t xml:space="preserve"> Debris is created by eroding the smaller body in partial accretion and hit-and-run events.</w:t>
      </w:r>
      <w:r w:rsidR="001B0AAA">
        <w:t xml:space="preserve"> Some of the debris will re-impact the planet later but some could be lost by dynamical interactions with other bodies or, if the debris has a small enough </w:t>
      </w:r>
      <w:r w:rsidR="001B0AAA">
        <w:lastRenderedPageBreak/>
        <w:t xml:space="preserve">size, lost via </w:t>
      </w:r>
      <w:proofErr w:type="spellStart"/>
      <w:r w:rsidR="001B0AAA">
        <w:t>Poynting</w:t>
      </w:r>
      <w:proofErr w:type="spellEnd"/>
      <w:r w:rsidR="001B0AAA">
        <w:t>-Robertson drag.</w:t>
      </w:r>
      <w:r w:rsidR="00534618">
        <w:t xml:space="preserve"> The accretion efficiency statistics above suggests that not all of the material will be </w:t>
      </w:r>
      <w:proofErr w:type="spellStart"/>
      <w:r w:rsidR="00534618">
        <w:t>reaccreted</w:t>
      </w:r>
      <w:proofErr w:type="spellEnd"/>
      <w:r w:rsidR="00534618">
        <w:t>.</w:t>
      </w:r>
    </w:p>
    <w:p w:rsidR="00F97A2C" w:rsidRDefault="00F97A2C" w:rsidP="0074203F">
      <w:pPr>
        <w:pStyle w:val="ListParagraph"/>
        <w:numPr>
          <w:ilvl w:val="0"/>
          <w:numId w:val="4"/>
        </w:numPr>
      </w:pPr>
      <w:r>
        <w:t xml:space="preserve">The dynamical feedback of impact-generated debris on the overall growth of planets is not yet known (requires use of hybrid accretion models and will be </w:t>
      </w:r>
      <w:r w:rsidR="00792203">
        <w:t>computationally intensive) as there are competing factors.</w:t>
      </w:r>
    </w:p>
    <w:p w:rsidR="00534618" w:rsidRDefault="00534618" w:rsidP="00534618"/>
    <w:p w:rsidR="00534618" w:rsidRDefault="00534618" w:rsidP="00534618">
      <w:pPr>
        <w:rPr>
          <w:b/>
        </w:rPr>
      </w:pPr>
      <w:r>
        <w:rPr>
          <w:b/>
        </w:rPr>
        <w:t xml:space="preserve">Is </w:t>
      </w:r>
      <w:proofErr w:type="spellStart"/>
      <w:r>
        <w:rPr>
          <w:b/>
        </w:rPr>
        <w:t>collisional</w:t>
      </w:r>
      <w:proofErr w:type="spellEnd"/>
      <w:r>
        <w:rPr>
          <w:b/>
        </w:rPr>
        <w:t xml:space="preserve"> erosion important for the composition of the Earth?</w:t>
      </w:r>
    </w:p>
    <w:p w:rsidR="00534618" w:rsidRDefault="00095B98" w:rsidP="00534618">
      <w:r>
        <w:t>We don’t know yet.</w:t>
      </w:r>
    </w:p>
    <w:p w:rsidR="00DF4AFC" w:rsidRDefault="00DF4AFC" w:rsidP="00534618"/>
    <w:p w:rsidR="001256F4" w:rsidRDefault="00247B4B" w:rsidP="00534618">
      <w:r>
        <w:fldChar w:fldCharType="begin"/>
      </w:r>
      <w:r w:rsidR="001256F4">
        <w:instrText xml:space="preserve"> ADDIN EN.CITE &lt;EndNote&gt;&lt;Cite&gt;&lt;Author&gt;O&amp;apos;Neill&lt;/Author&gt;&lt;Year&gt;2008&lt;/Year&gt;&lt;RecNum&gt;2168&lt;/RecNum&gt;&lt;DisplayText&gt;[&lt;style face="italic"&gt;O&amp;apos;Neill and Palme&lt;/style&gt;, 2008]&lt;/DisplayText&gt;&lt;record&gt;&lt;rec-number&gt;2168&lt;/rec-number&gt;&lt;foreign-keys&gt;&lt;key app="EN" db-id="wrtz92w28fzfw3erstnvfvaipzr0vrrav0de"&gt;2168&lt;/key&gt;&lt;/foreign-keys&gt;&lt;ref-type name="Journal Article"&gt;17&lt;/ref-type&gt;&lt;contributors&gt;&lt;authors&gt;&lt;author&gt;O&amp;apos;Neill, H. S.&lt;/author&gt;&lt;author&gt;Palme, H.&lt;/author&gt;&lt;/authors&gt;&lt;/contributors&gt;&lt;titles&gt;&lt;title&gt;Collisional erosion and the non-chondritic composition of the terrestrial planets&lt;/title&gt;&lt;secondary-title&gt;Phil. Trans. R. Soc. Lond. A.&lt;/secondary-title&gt;&lt;/titles&gt;&lt;periodical&gt;&lt;full-title&gt;Phil. Trans. R. Soc. Lond. A.&lt;/full-title&gt;&lt;/periodical&gt;&lt;pages&gt;4205-4238&lt;/pages&gt;&lt;volume&gt;28&lt;/volume&gt;&lt;dates&gt;&lt;year&gt;2008&lt;/year&gt;&lt;/dates&gt;&lt;urls&gt;&lt;/urls&gt;&lt;/record&gt;&lt;/Cite&gt;&lt;/EndNote&gt;</w:instrText>
      </w:r>
      <w:r>
        <w:fldChar w:fldCharType="separate"/>
      </w:r>
      <w:r w:rsidR="001256F4">
        <w:rPr>
          <w:noProof/>
        </w:rPr>
        <w:t>[</w:t>
      </w:r>
      <w:hyperlink w:anchor="_ENREF_37" w:tooltip="O'Neill, 2008 #2168" w:history="1">
        <w:r w:rsidR="003F1997" w:rsidRPr="001256F4">
          <w:rPr>
            <w:i/>
            <w:noProof/>
          </w:rPr>
          <w:t>O'Neill and Palme</w:t>
        </w:r>
        <w:r w:rsidR="003F1997">
          <w:rPr>
            <w:noProof/>
          </w:rPr>
          <w:t>, 2008</w:t>
        </w:r>
      </w:hyperlink>
      <w:r w:rsidR="001256F4">
        <w:rPr>
          <w:noProof/>
        </w:rPr>
        <w:t>]</w:t>
      </w:r>
      <w:r>
        <w:fldChar w:fldCharType="end"/>
      </w:r>
      <w:r w:rsidR="001256F4">
        <w:t xml:space="preserve"> proposed that </w:t>
      </w:r>
      <w:proofErr w:type="spellStart"/>
      <w:r w:rsidR="001256F4">
        <w:t>collisional</w:t>
      </w:r>
      <w:proofErr w:type="spellEnd"/>
      <w:r w:rsidR="001256F4">
        <w:t xml:space="preserve"> erosion in giant impacts (they were thinking hit-and-run, but that does not remove much material from the larger body) could explain an enhancement in bulk Fe/Mg over solar and depletion of </w:t>
      </w:r>
      <w:r w:rsidR="00ED1661">
        <w:t xml:space="preserve">refractory </w:t>
      </w:r>
      <w:proofErr w:type="spellStart"/>
      <w:r w:rsidR="00ED1661">
        <w:t>lithophile</w:t>
      </w:r>
      <w:proofErr w:type="spellEnd"/>
      <w:r w:rsidR="00ED1661">
        <w:t xml:space="preserve"> elements</w:t>
      </w:r>
      <w:r w:rsidR="001256F4">
        <w:t>.</w:t>
      </w:r>
    </w:p>
    <w:p w:rsidR="00785E9D" w:rsidRDefault="00785E9D" w:rsidP="00534618">
      <w:r>
        <w:t xml:space="preserve">If all the debris is not all re-accreted, then it is possible to enhance the core/mantle mass ratio in the largest bodies by </w:t>
      </w:r>
      <w:proofErr w:type="spellStart"/>
      <w:r>
        <w:t>collisional</w:t>
      </w:r>
      <w:proofErr w:type="spellEnd"/>
      <w:r>
        <w:t xml:space="preserve"> erosion [SL2012].</w:t>
      </w:r>
    </w:p>
    <w:p w:rsidR="001256F4" w:rsidRDefault="00785E9D" w:rsidP="00534618">
      <w:r>
        <w:t xml:space="preserve">Collision models have not yet directly addressed the issue of erosion of the crust. This is a work in progress by different groups. </w:t>
      </w:r>
      <w:r w:rsidR="001256F4">
        <w:t xml:space="preserve">It may be possible that the cumulative </w:t>
      </w:r>
      <w:proofErr w:type="spellStart"/>
      <w:r w:rsidR="001256F4">
        <w:t>affects</w:t>
      </w:r>
      <w:proofErr w:type="spellEnd"/>
      <w:r w:rsidR="001256F4">
        <w:t xml:space="preserve"> of lost crust are important [but many caveats…..]</w:t>
      </w:r>
    </w:p>
    <w:p w:rsidR="001256F4" w:rsidRPr="00095B98" w:rsidRDefault="001256F4" w:rsidP="00534618"/>
    <w:p w:rsidR="0074203F" w:rsidRDefault="00247B4B" w:rsidP="004F693E">
      <w:r>
        <w:fldChar w:fldCharType="begin"/>
      </w:r>
      <w:r w:rsidR="001227D7">
        <w:instrText xml:space="preserve"> ADDIN EN.CITE &lt;EndNote&gt;&lt;Cite&gt;&lt;Author&gt;Asphaug&lt;/Author&gt;&lt;Year&gt;2010&lt;/Year&gt;&lt;RecNum&gt;2160&lt;/RecNum&gt;&lt;DisplayText&gt;[&lt;style face="italic"&gt;Asphaug&lt;/style&gt;, 2010]&lt;/DisplayText&gt;&lt;record&gt;&lt;rec-number&gt;2160&lt;/rec-number&gt;&lt;foreign-keys&gt;&lt;key app="EN" db-id="wrtz92w28fzfw3erstnvfvaipzr0vrrav0de"&gt;2160&lt;/key&gt;&lt;/foreign-keys&gt;&lt;ref-type name="Journal Article"&gt;17&lt;/ref-type&gt;&lt;contributors&gt;&lt;authors&gt;&lt;author&gt;Asphaug, E.&lt;/author&gt;&lt;/authors&gt;&lt;/contributors&gt;&lt;titles&gt;&lt;title&gt;Similar-sized collisions and the diversity of planets&lt;/title&gt;&lt;secondary-title&gt;Chemie der Erde&lt;/secondary-title&gt;&lt;/titles&gt;&lt;periodical&gt;&lt;full-title&gt;Chemie der Erde&lt;/full-title&gt;&lt;/periodical&gt;&lt;pages&gt;199-219&lt;/pages&gt;&lt;volume&gt;70&lt;/volume&gt;&lt;dates&gt;&lt;year&gt;2010&lt;/year&gt;&lt;/dates&gt;&lt;urls&gt;&lt;/urls&gt;&lt;/record&gt;&lt;/Cite&gt;&lt;/EndNote&gt;</w:instrText>
      </w:r>
      <w:r>
        <w:fldChar w:fldCharType="separate"/>
      </w:r>
      <w:r w:rsidR="001227D7">
        <w:rPr>
          <w:noProof/>
        </w:rPr>
        <w:t>[</w:t>
      </w:r>
      <w:hyperlink w:anchor="_ENREF_3" w:tooltip="Asphaug, 2010 #2160" w:history="1">
        <w:r w:rsidR="003F1997" w:rsidRPr="001227D7">
          <w:rPr>
            <w:i/>
            <w:noProof/>
          </w:rPr>
          <w:t>Asphaug</w:t>
        </w:r>
        <w:r w:rsidR="003F1997">
          <w:rPr>
            <w:noProof/>
          </w:rPr>
          <w:t>, 2010</w:t>
        </w:r>
      </w:hyperlink>
      <w:r w:rsidR="001227D7">
        <w:rPr>
          <w:noProof/>
        </w:rPr>
        <w:t>]</w:t>
      </w:r>
      <w:r>
        <w:fldChar w:fldCharType="end"/>
      </w:r>
      <w:r w:rsidR="001227D7">
        <w:t xml:space="preserve"> </w:t>
      </w:r>
      <w:r w:rsidR="00DF4AFC">
        <w:t>proposed</w:t>
      </w:r>
      <w:r w:rsidR="001227D7">
        <w:t xml:space="preserve"> that erosion of the smaller body in hit-and-run events can lead to interesting compositions (mantle stripping, volatile stripping) and diversity among planets.</w:t>
      </w:r>
      <w:r w:rsidR="00361306">
        <w:t xml:space="preserve"> Standard growth of the Earth would involve several hit-and-run events where the (stripped/</w:t>
      </w:r>
      <w:proofErr w:type="spellStart"/>
      <w:r w:rsidR="00361306">
        <w:t>devolatilized</w:t>
      </w:r>
      <w:proofErr w:type="spellEnd"/>
      <w:r w:rsidR="00361306">
        <w:t>) embryo would eventually be accreted; this process could affect the volatile budget of the final planet [SL2012].</w:t>
      </w:r>
    </w:p>
    <w:p w:rsidR="005B3913" w:rsidRDefault="005B3913" w:rsidP="004F693E">
      <w:pPr>
        <w:rPr>
          <w:b/>
        </w:rPr>
      </w:pPr>
    </w:p>
    <w:p w:rsidR="004F693E" w:rsidRPr="009318B5" w:rsidRDefault="004F693E" w:rsidP="004F693E">
      <w:pPr>
        <w:rPr>
          <w:b/>
        </w:rPr>
      </w:pPr>
      <w:r w:rsidRPr="009318B5">
        <w:rPr>
          <w:b/>
        </w:rPr>
        <w:t>What is</w:t>
      </w:r>
      <w:r w:rsidR="00B42F4F">
        <w:rPr>
          <w:b/>
        </w:rPr>
        <w:t xml:space="preserve"> the thermal state of the Earth</w:t>
      </w:r>
      <w:r w:rsidRPr="009318B5">
        <w:rPr>
          <w:b/>
        </w:rPr>
        <w:t xml:space="preserve"> during accretion? How much melts during giant impacts?</w:t>
      </w:r>
    </w:p>
    <w:p w:rsidR="00CC23FB" w:rsidRDefault="008850BD" w:rsidP="004F693E">
      <w:r>
        <w:t>Giant impacts have enough energy to form deep magma oceans</w:t>
      </w:r>
      <w:r w:rsidR="00CC23FB">
        <w:t xml:space="preserve"> </w:t>
      </w:r>
      <w:r w:rsidR="00247B4B">
        <w:fldChar w:fldCharType="begin">
          <w:fldData xml:space="preserve">PEVuZE5vdGU+PENpdGU+PEF1dGhvcj5NZWxvc2g8L0F1dGhvcj48WWVhcj4xOTkwPC9ZZWFyPjxS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</w:fldData>
        </w:fldChar>
      </w:r>
      <w:r w:rsidR="003F1997">
        <w:instrText xml:space="preserve"> ADDIN EN.CITE </w:instrText>
      </w:r>
      <w:r w:rsidR="00247B4B">
        <w:fldChar w:fldCharType="begin">
          <w:fldData xml:space="preserve">PEVuZE5vdGU+PENpdGU+PEF1dGhvcj5NZWxvc2g8L0F1dGhvcj48WWVhcj4xOTkwPC9ZZWFyPjxS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</w:fldData>
        </w:fldChar>
      </w:r>
      <w:r w:rsidR="003F1997">
        <w:instrText xml:space="preserve"> ADDIN EN.CITE.DATA </w:instrText>
      </w:r>
      <w:r w:rsidR="00247B4B">
        <w:fldChar w:fldCharType="end"/>
      </w:r>
      <w:r w:rsidR="00247B4B">
        <w:fldChar w:fldCharType="separate"/>
      </w:r>
      <w:r w:rsidR="003F1997">
        <w:rPr>
          <w:noProof/>
        </w:rPr>
        <w:t>[</w:t>
      </w:r>
      <w:hyperlink w:anchor="_ENREF_31" w:tooltip="Melosh, 1990 #2046" w:history="1">
        <w:r w:rsidR="003F1997" w:rsidRPr="003F1997">
          <w:rPr>
            <w:i/>
            <w:noProof/>
          </w:rPr>
          <w:t>Melosh</w:t>
        </w:r>
        <w:r w:rsidR="003F1997">
          <w:rPr>
            <w:noProof/>
          </w:rPr>
          <w:t>, 1990</w:t>
        </w:r>
      </w:hyperlink>
      <w:r w:rsidR="003F1997">
        <w:rPr>
          <w:noProof/>
        </w:rPr>
        <w:t xml:space="preserve">; </w:t>
      </w:r>
      <w:hyperlink w:anchor="_ENREF_43" w:tooltip="Tonks, 1993 #2001" w:history="1">
        <w:r w:rsidR="003F1997" w:rsidRPr="003F1997">
          <w:rPr>
            <w:i/>
            <w:noProof/>
          </w:rPr>
          <w:t>Tonks and Melosh</w:t>
        </w:r>
        <w:r w:rsidR="003F1997">
          <w:rPr>
            <w:noProof/>
          </w:rPr>
          <w:t>, 1993</w:t>
        </w:r>
      </w:hyperlink>
      <w:r w:rsidR="003F1997">
        <w:rPr>
          <w:noProof/>
        </w:rPr>
        <w:t>]</w:t>
      </w:r>
      <w:r w:rsidR="00247B4B">
        <w:fldChar w:fldCharType="end"/>
      </w:r>
      <w:r>
        <w:t xml:space="preserve">. </w:t>
      </w:r>
    </w:p>
    <w:p w:rsidR="004C1912" w:rsidRDefault="008850BD" w:rsidP="004F693E">
      <w:r>
        <w:t>The total amount of melting for an individual impact is under debate</w:t>
      </w:r>
      <w:r w:rsidR="00CC23FB">
        <w:t>. The numerical models</w:t>
      </w:r>
      <w:r w:rsidR="00317D72">
        <w:t xml:space="preserve"> of individual giant impact events</w:t>
      </w:r>
      <w:r w:rsidR="00CC23FB">
        <w:t xml:space="preserve"> are still very simple </w:t>
      </w:r>
      <w:r w:rsidR="002C2FCC">
        <w:t>and neglect important processes (strength, enthalpy of melting).</w:t>
      </w:r>
    </w:p>
    <w:p w:rsidR="00CC23FB" w:rsidRDefault="00CC23FB" w:rsidP="004F693E"/>
    <w:p w:rsidR="004F693E" w:rsidRPr="004F693E" w:rsidRDefault="00BE367E" w:rsidP="004F693E">
      <w:r w:rsidRPr="004F693E">
        <w:t>Planet accretion preferentially d</w:t>
      </w:r>
      <w:r>
        <w:t xml:space="preserve">eposits energy in outer layers. </w:t>
      </w:r>
      <w:r w:rsidR="0037764B">
        <w:t>T</w:t>
      </w:r>
      <w:r w:rsidR="00CC23FB">
        <w:t>he thermal state of the Earth during accretion and immediately after is s</w:t>
      </w:r>
      <w:r w:rsidR="004F693E" w:rsidRPr="004F693E">
        <w:t xml:space="preserve">ensitive to </w:t>
      </w:r>
      <w:proofErr w:type="gramStart"/>
      <w:r w:rsidR="004F693E" w:rsidRPr="004F693E">
        <w:t>M(</w:t>
      </w:r>
      <w:proofErr w:type="gramEnd"/>
      <w:r w:rsidR="004F693E" w:rsidRPr="004F693E">
        <w:t xml:space="preserve">t), which depends on the </w:t>
      </w:r>
      <w:r w:rsidR="00CC23FB">
        <w:t>specifics of the overall dynamics of the solar system</w:t>
      </w:r>
      <w:r>
        <w:t xml:space="preserve">, and the ‘healing processes’ </w:t>
      </w:r>
      <w:r w:rsidR="00DC6388">
        <w:t xml:space="preserve">[DJS] </w:t>
      </w:r>
      <w:r>
        <w:t>between giant impacts.</w:t>
      </w:r>
      <w:r w:rsidR="001072D6">
        <w:t xml:space="preserve"> Time scales for magma ocean freezing is short </w:t>
      </w:r>
      <w:r w:rsidR="00F8272C">
        <w:t xml:space="preserve">enough </w:t>
      </w:r>
      <w:r w:rsidR="006A5210">
        <w:t xml:space="preserve">(&lt;5 </w:t>
      </w:r>
      <w:proofErr w:type="spellStart"/>
      <w:r w:rsidR="006A5210">
        <w:t>Myr</w:t>
      </w:r>
      <w:proofErr w:type="spellEnd"/>
      <w:r w:rsidR="006A5210">
        <w:t xml:space="preserve">) </w:t>
      </w:r>
      <w:r w:rsidR="00247B4B">
        <w:fldChar w:fldCharType="begin">
          <w:fldData xml:space="preserve">PEVuZE5vdGU+PENpdGU+PEF1dGhvcj5FbGtpbnMtVGFudG9uPC9BdXRob3I+PFllYXI+MjAwODwv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</w:fldData>
        </w:fldChar>
      </w:r>
      <w:r w:rsidR="001F1AF5">
        <w:instrText xml:space="preserve"> ADDIN EN.CITE </w:instrText>
      </w:r>
      <w:r w:rsidR="00247B4B">
        <w:fldChar w:fldCharType="begin">
          <w:fldData xml:space="preserve">PEVuZE5vdGU+PENpdGU+PEF1dGhvcj5FbGtpbnMtVGFudG9uPC9BdXRob3I+PFllYXI+MjAwODwv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</w:fldData>
        </w:fldChar>
      </w:r>
      <w:r w:rsidR="001F1AF5">
        <w:instrText xml:space="preserve"> ADDIN EN.CITE.DATA </w:instrText>
      </w:r>
      <w:r w:rsidR="00247B4B">
        <w:fldChar w:fldCharType="end"/>
      </w:r>
      <w:r w:rsidR="00247B4B">
        <w:fldChar w:fldCharType="separate"/>
      </w:r>
      <w:r w:rsidR="001F1AF5">
        <w:rPr>
          <w:noProof/>
        </w:rPr>
        <w:t>[</w:t>
      </w:r>
      <w:hyperlink w:anchor="_ENREF_16" w:tooltip="Elkins-Tanton, 2008 #2003" w:history="1">
        <w:r w:rsidR="003F1997" w:rsidRPr="001F1AF5">
          <w:rPr>
            <w:i/>
            <w:noProof/>
          </w:rPr>
          <w:t>Elkins-Tanton</w:t>
        </w:r>
        <w:r w:rsidR="003F1997">
          <w:rPr>
            <w:noProof/>
          </w:rPr>
          <w:t>, 2008</w:t>
        </w:r>
      </w:hyperlink>
      <w:r w:rsidR="001F1AF5">
        <w:rPr>
          <w:noProof/>
        </w:rPr>
        <w:t>]</w:t>
      </w:r>
      <w:r w:rsidR="00247B4B">
        <w:fldChar w:fldCharType="end"/>
      </w:r>
      <w:r w:rsidR="00F8272C">
        <w:t xml:space="preserve"> that the planet may solidify between giant impacts.</w:t>
      </w:r>
    </w:p>
    <w:p w:rsidR="00B66F1D" w:rsidRDefault="00B66F1D" w:rsidP="004F693E"/>
    <w:p w:rsidR="004F693E" w:rsidRPr="004F693E" w:rsidRDefault="00815701" w:rsidP="004F693E">
      <w:r>
        <w:t xml:space="preserve">Moon-forming impacts generate nearly </w:t>
      </w:r>
      <w:proofErr w:type="gramStart"/>
      <w:r>
        <w:t>to</w:t>
      </w:r>
      <w:proofErr w:type="gramEnd"/>
      <w:r>
        <w:t xml:space="preserve"> possibly complete melting and a silicate atmosphere. </w:t>
      </w:r>
      <w:r w:rsidR="004F693E" w:rsidRPr="004F693E">
        <w:t xml:space="preserve">Most </w:t>
      </w:r>
      <w:r>
        <w:t xml:space="preserve">vaporized </w:t>
      </w:r>
      <w:r w:rsidR="004F693E" w:rsidRPr="004F693E">
        <w:t xml:space="preserve">material is bound </w:t>
      </w:r>
      <w:r w:rsidR="00F52F45">
        <w:t>and will</w:t>
      </w:r>
      <w:r w:rsidR="004F693E" w:rsidRPr="004F693E">
        <w:t xml:space="preserve"> </w:t>
      </w:r>
      <w:proofErr w:type="spellStart"/>
      <w:r w:rsidR="004F693E" w:rsidRPr="004F693E">
        <w:t>recondense</w:t>
      </w:r>
      <w:proofErr w:type="spellEnd"/>
      <w:r w:rsidR="00F52F45">
        <w:t xml:space="preserve"> (timescale of ~1000 </w:t>
      </w:r>
      <w:proofErr w:type="gramStart"/>
      <w:r w:rsidR="00F52F45">
        <w:t xml:space="preserve">yr </w:t>
      </w:r>
      <w:r w:rsidR="0087091C">
        <w:t xml:space="preserve"> [</w:t>
      </w:r>
      <w:proofErr w:type="gramEnd"/>
      <w:r w:rsidR="00F52F45">
        <w:t>DJS</w:t>
      </w:r>
      <w:r w:rsidR="0087091C">
        <w:t>]</w:t>
      </w:r>
      <w:r w:rsidR="00F52F45">
        <w:t>)</w:t>
      </w:r>
      <w:r w:rsidR="004F693E" w:rsidRPr="004F693E">
        <w:t>.</w:t>
      </w:r>
    </w:p>
    <w:p w:rsidR="00514CC4" w:rsidRDefault="00514CC4" w:rsidP="004F693E"/>
    <w:p w:rsidR="004F693E" w:rsidRPr="004F693E" w:rsidRDefault="007E7599" w:rsidP="004F693E">
      <w:r>
        <w:t xml:space="preserve">Several groups are now addressing the thermodynamics of giant impacts. Shock wave data (equation of state information) can be obtained on planetary materials </w:t>
      </w:r>
      <w:r>
        <w:lastRenderedPageBreak/>
        <w:t>for the entire range of interest. For example, the Sandia Z-machine can launch flyer plates up to 40 km/s</w:t>
      </w:r>
      <w:r w:rsidR="00D32D53">
        <w:t xml:space="preserve"> (the end stage of planet formation has typical impact velocities of 10 to 30 km/s).</w:t>
      </w:r>
      <w:r w:rsidR="0013321B">
        <w:t xml:space="preserve"> Shock-induced vaporization has been achieved on laser platforms </w:t>
      </w:r>
      <w:r w:rsidR="00247B4B">
        <w:fldChar w:fldCharType="begin">
          <w:fldData xml:space="preserve">PEVuZE5vdGU+PENpdGU+PEF1dGhvcj5LcmF1czwvQXV0aG9yPjxZZWFyPjIwMTI8L1llYXI+PFJl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</w:fldData>
        </w:fldChar>
      </w:r>
      <w:r w:rsidR="00336F19">
        <w:instrText xml:space="preserve"> ADDIN EN.CITE </w:instrText>
      </w:r>
      <w:r w:rsidR="00247B4B">
        <w:fldChar w:fldCharType="begin">
          <w:fldData xml:space="preserve">PEVuZE5vdGU+PENpdGU+PEF1dGhvcj5LcmF1czwvQXV0aG9yPjxZZWFyPjIwMTI8L1llYXI+PFJl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</w:fldData>
        </w:fldChar>
      </w:r>
      <w:r w:rsidR="00336F19">
        <w:instrText xml:space="preserve"> ADDIN EN.CITE.DATA </w:instrText>
      </w:r>
      <w:r w:rsidR="00247B4B">
        <w:fldChar w:fldCharType="end"/>
      </w:r>
      <w:r w:rsidR="00247B4B">
        <w:fldChar w:fldCharType="separate"/>
      </w:r>
      <w:r w:rsidR="00336F19">
        <w:rPr>
          <w:noProof/>
        </w:rPr>
        <w:t>[</w:t>
      </w:r>
      <w:hyperlink w:anchor="_ENREF_26" w:tooltip="Kraus, 2012 #2210" w:history="1">
        <w:r w:rsidR="003F1997" w:rsidRPr="00336F19">
          <w:rPr>
            <w:i/>
            <w:noProof/>
          </w:rPr>
          <w:t>Kraus et al.</w:t>
        </w:r>
        <w:r w:rsidR="003F1997">
          <w:rPr>
            <w:noProof/>
          </w:rPr>
          <w:t>, 2012</w:t>
        </w:r>
      </w:hyperlink>
      <w:r w:rsidR="00336F19">
        <w:rPr>
          <w:noProof/>
        </w:rPr>
        <w:t xml:space="preserve">; </w:t>
      </w:r>
      <w:hyperlink w:anchor="_ENREF_27" w:tooltip="Kurosawa, 2012 #2265" w:history="1">
        <w:r w:rsidR="003F1997" w:rsidRPr="00336F19">
          <w:rPr>
            <w:i/>
            <w:noProof/>
          </w:rPr>
          <w:t>Kurosawa et al.</w:t>
        </w:r>
        <w:r w:rsidR="003F1997">
          <w:rPr>
            <w:noProof/>
          </w:rPr>
          <w:t>, 2012</w:t>
        </w:r>
      </w:hyperlink>
      <w:r w:rsidR="00336F19">
        <w:rPr>
          <w:noProof/>
        </w:rPr>
        <w:t>]</w:t>
      </w:r>
      <w:r w:rsidR="00247B4B">
        <w:fldChar w:fldCharType="end"/>
      </w:r>
      <w:r w:rsidR="00336F19">
        <w:t xml:space="preserve"> </w:t>
      </w:r>
      <w:r w:rsidR="0013321B">
        <w:t>and are in progress at the Z-machine.</w:t>
      </w:r>
    </w:p>
    <w:p w:rsidR="004F693E" w:rsidRDefault="004F693E" w:rsidP="004F693E"/>
    <w:p w:rsidR="004F693E" w:rsidRDefault="00336F19" w:rsidP="004F693E">
      <w:r>
        <w:t>We need improved equations of state</w:t>
      </w:r>
      <w:r w:rsidR="005758DA">
        <w:t xml:space="preserve"> (EOS)</w:t>
      </w:r>
      <w:r>
        <w:t xml:space="preserve"> models to be able to calculate the amount of melting during giant impacts. E.g., current models assume a pure </w:t>
      </w:r>
      <w:proofErr w:type="spellStart"/>
      <w:r>
        <w:t>forsterite</w:t>
      </w:r>
      <w:proofErr w:type="spellEnd"/>
      <w:r>
        <w:t xml:space="preserve"> mantle.</w:t>
      </w:r>
      <w:r w:rsidR="005758DA">
        <w:t xml:space="preserve"> We need both experiments and theories to build EOS models over the vast pressure-temperature space encountered during planet accretion.</w:t>
      </w:r>
    </w:p>
    <w:p w:rsidR="00D467B6" w:rsidRDefault="00D467B6" w:rsidP="004F693E"/>
    <w:p w:rsidR="00D90375" w:rsidRDefault="00D90375" w:rsidP="004F693E"/>
    <w:p w:rsidR="00D467B6" w:rsidRPr="00D467B6" w:rsidRDefault="00E32917" w:rsidP="004F693E">
      <w:pPr>
        <w:rPr>
          <w:b/>
        </w:rPr>
      </w:pPr>
      <w:r>
        <w:rPr>
          <w:b/>
        </w:rPr>
        <w:t xml:space="preserve">Part III: </w:t>
      </w:r>
      <w:r w:rsidR="006F0BB8">
        <w:rPr>
          <w:b/>
        </w:rPr>
        <w:t>Some o</w:t>
      </w:r>
      <w:r w:rsidR="00D467B6" w:rsidRPr="00D467B6">
        <w:rPr>
          <w:b/>
        </w:rPr>
        <w:t>pen questions</w:t>
      </w:r>
    </w:p>
    <w:p w:rsidR="00D90375" w:rsidRPr="002207C3" w:rsidRDefault="00F93D0B" w:rsidP="004F693E">
      <w:pPr>
        <w:rPr>
          <w:b/>
        </w:rPr>
      </w:pPr>
      <w:r>
        <w:rPr>
          <w:b/>
        </w:rPr>
        <w:t>1. Chemical m</w:t>
      </w:r>
      <w:r w:rsidR="00996775" w:rsidRPr="002207C3">
        <w:rPr>
          <w:b/>
        </w:rPr>
        <w:t>ixing during giant impacts</w:t>
      </w:r>
    </w:p>
    <w:p w:rsidR="00996775" w:rsidRDefault="00996775" w:rsidP="004F693E">
      <w:r>
        <w:t>Is the Earth remixed chemically after each giant impact (or after the last one)?</w:t>
      </w:r>
      <w:r w:rsidR="00EF373B">
        <w:t xml:space="preserve"> </w:t>
      </w:r>
    </w:p>
    <w:p w:rsidR="00EF373B" w:rsidRDefault="00EF373B" w:rsidP="004F693E"/>
    <w:p w:rsidR="002207C3" w:rsidRDefault="002207C3" w:rsidP="004F693E">
      <w:r>
        <w:t xml:space="preserve">Recent isotope data from the deep mantle indicate that some material from earlier stages of accretion was not fully mixed with material from later stages of accretion </w:t>
      </w:r>
      <w:r w:rsidR="00247B4B">
        <w:fldChar w:fldCharType="begin"/>
      </w:r>
      <w:r>
        <w:instrText xml:space="preserve"> ADDIN EN.CITE &lt;EndNote&gt;&lt;Cite&gt;&lt;Author&gt;Mukhopadhyay&lt;/Author&gt;&lt;Year&gt;2012&lt;/Year&gt;&lt;RecNum&gt;2266&lt;/RecNum&gt;&lt;DisplayText&gt;[&lt;style face="italic"&gt;Mukhopadhyay&lt;/style&gt;, 2012]&lt;/DisplayText&gt;&lt;record&gt;&lt;rec-number&gt;2266&lt;/rec-number&gt;&lt;foreign-keys&gt;&lt;key app="EN" db-id="wrtz92w28fzfw3erstnvfvaipzr0vrrav0de"&gt;2266&lt;/key&gt;&lt;/foreign-keys&gt;&lt;ref-type name="Journal Article"&gt;17&lt;/ref-type&gt;&lt;contributors&gt;&lt;authors&gt;&lt;author&gt;Mukhopadhyay, Sujoy&lt;/author&gt;&lt;/authors&gt;&lt;/contributors&gt;&lt;titles&gt;&lt;title&gt;Early differentiation and volatile accretion recorded in deep-mantle neon and xenon&lt;/title&gt;&lt;secondary-title&gt;Nature&lt;/secondary-title&gt;&lt;/titles&gt;&lt;periodical&gt;&lt;full-title&gt;Nature&lt;/full-title&gt;&lt;abbr-1&gt;Nature&lt;/abbr-1&gt;&lt;/periodical&gt;&lt;pages&gt;101-104&lt;/pages&gt;&lt;volume&gt;486&lt;/volume&gt;&lt;number&gt;7401&lt;/number&gt;&lt;dates&gt;&lt;year&gt;2012&lt;/year&gt;&lt;/dates&gt;&lt;publisher&gt;Nature Publishing Group, a division of Macmillan Publishers Limited. All Rights Reserved.&lt;/publisher&gt;&lt;isbn&gt;0028-0836&lt;/isbn&gt;&lt;work-type&gt;10.1038/nature11141&lt;/work-type&gt;&lt;urls&gt;&lt;related-urls&gt;&lt;url&gt;http://dx.doi.org/10.1038/nature11141&lt;/url&gt;&lt;/related-urls&gt;&lt;/urls&gt;&lt;electronic-resource-num&gt;http://www.nature.com/nature/journal/v486/n7401/abs/nature11141.html#supplementary-information&lt;/electronic-resource-num&gt;&lt;/record&gt;&lt;/Cite&gt;&lt;/EndNote&gt;</w:instrText>
      </w:r>
      <w:r w:rsidR="00247B4B">
        <w:fldChar w:fldCharType="separate"/>
      </w:r>
      <w:r>
        <w:rPr>
          <w:noProof/>
        </w:rPr>
        <w:t>[</w:t>
      </w:r>
      <w:hyperlink w:anchor="_ENREF_35" w:tooltip="Mukhopadhyay, 2012 #2266" w:history="1">
        <w:r w:rsidR="003F1997" w:rsidRPr="002207C3">
          <w:rPr>
            <w:i/>
            <w:noProof/>
          </w:rPr>
          <w:t>Mukhopadhyay</w:t>
        </w:r>
        <w:r w:rsidR="003F1997">
          <w:rPr>
            <w:noProof/>
          </w:rPr>
          <w:t>, 2012</w:t>
        </w:r>
      </w:hyperlink>
      <w:r>
        <w:rPr>
          <w:noProof/>
        </w:rPr>
        <w:t>]</w:t>
      </w:r>
      <w:r w:rsidR="00247B4B">
        <w:fldChar w:fldCharType="end"/>
      </w:r>
      <w:r>
        <w:t xml:space="preserve">. </w:t>
      </w:r>
      <w:r w:rsidR="00AB3CC2">
        <w:t xml:space="preserve">And W isotopes </w:t>
      </w:r>
      <w:r w:rsidR="00F93D0B">
        <w:t xml:space="preserve">suggest long term preservation of early mantle differentiation </w:t>
      </w:r>
      <w:r w:rsidR="00247B4B">
        <w:fldChar w:fldCharType="begin"/>
      </w:r>
      <w:r w:rsidR="00F93D0B">
        <w:instrText xml:space="preserve"> ADDIN EN.CITE &lt;EndNote&gt;&lt;Cite&gt;&lt;Author&gt;Touboul&lt;/Author&gt;&lt;Year&gt;2012&lt;/Year&gt;&lt;RecNum&gt;2267&lt;/RecNum&gt;&lt;DisplayText&gt;[&lt;style face="italic"&gt;Touboul et al.&lt;/style&gt;, 2012]&lt;/DisplayText&gt;&lt;record&gt;&lt;rec-number&gt;2267&lt;/rec-number&gt;&lt;foreign-keys&gt;&lt;key app="EN" db-id="wrtz92w28fzfw3erstnvfvaipzr0vrrav0de"&gt;2267&lt;/key&gt;&lt;/foreign-keys&gt;&lt;ref-type name="Journal Article"&gt;17&lt;/ref-type&gt;&lt;contributors&gt;&lt;authors&gt;&lt;author&gt;Touboul, Mathieu&lt;/author&gt;&lt;author&gt;Puchtel, Igor S.&lt;/author&gt;&lt;author&gt;Walker, Richard J.&lt;/author&gt;&lt;/authors&gt;&lt;/contributors&gt;&lt;titles&gt;&lt;title&gt;182W Evidence for Long-Term Preservation of Early Mantle Differentiation Products&lt;/title&gt;&lt;secondary-title&gt;Science&lt;/secondary-title&gt;&lt;/titles&gt;&lt;periodical&gt;&lt;full-title&gt;Science&lt;/full-title&gt;&lt;abbr-1&gt;Science&lt;/abbr-1&gt;&lt;/periodical&gt;&lt;pages&gt;1065-1069&lt;/pages&gt;&lt;volume&gt;335&lt;/volume&gt;&lt;number&gt;6072&lt;/number&gt;&lt;dates&gt;&lt;year&gt;2012&lt;/year&gt;&lt;pub-dates&gt;&lt;date&gt;March 2, 2012&lt;/date&gt;&lt;/pub-dates&gt;&lt;/dates&gt;&lt;urls&gt;&lt;related-urls&gt;&lt;url&gt;http://www.sciencemag.org/content/335/6072/1065.abstract&lt;/url&gt;&lt;/related-urls&gt;&lt;/urls&gt;&lt;electronic-resource-num&gt;10.1126/science.1216351&lt;/electronic-resource-num&gt;&lt;/record&gt;&lt;/Cite&gt;&lt;/EndNote&gt;</w:instrText>
      </w:r>
      <w:r w:rsidR="00247B4B">
        <w:fldChar w:fldCharType="separate"/>
      </w:r>
      <w:r w:rsidR="00F93D0B">
        <w:rPr>
          <w:noProof/>
        </w:rPr>
        <w:t>[</w:t>
      </w:r>
      <w:hyperlink w:anchor="_ENREF_44" w:tooltip="Touboul, 2012 #2267" w:history="1">
        <w:r w:rsidR="003F1997" w:rsidRPr="00F93D0B">
          <w:rPr>
            <w:i/>
            <w:noProof/>
          </w:rPr>
          <w:t>Touboul et al.</w:t>
        </w:r>
        <w:r w:rsidR="003F1997">
          <w:rPr>
            <w:noProof/>
          </w:rPr>
          <w:t>, 2012</w:t>
        </w:r>
      </w:hyperlink>
      <w:r w:rsidR="00F93D0B">
        <w:rPr>
          <w:noProof/>
        </w:rPr>
        <w:t>]</w:t>
      </w:r>
      <w:r w:rsidR="00247B4B">
        <w:fldChar w:fldCharType="end"/>
      </w:r>
      <w:r w:rsidR="00F93D0B">
        <w:t>.</w:t>
      </w:r>
    </w:p>
    <w:p w:rsidR="002207C3" w:rsidRDefault="002207C3" w:rsidP="004F693E"/>
    <w:p w:rsidR="004A4A3D" w:rsidRDefault="004A4A3D" w:rsidP="004F693E">
      <w:r>
        <w:t xml:space="preserve">Thus, the data demonstrate that there was not perfect mixing of the </w:t>
      </w:r>
      <w:r w:rsidR="000C03E5">
        <w:t>whole mantle during planet accretion [to be discussed in the Geochemistry tutorials].</w:t>
      </w:r>
      <w:r w:rsidR="007520AD">
        <w:t xml:space="preserve"> Giant impacts were imperfect mixing events</w:t>
      </w:r>
      <w:r w:rsidR="005422DB">
        <w:t>.</w:t>
      </w:r>
      <w:r w:rsidR="001E69FA">
        <w:t xml:space="preserve"> The time-dependent process</w:t>
      </w:r>
      <w:r w:rsidR="00C35DFA">
        <w:t xml:space="preserve"> of accretion</w:t>
      </w:r>
      <w:r w:rsidR="001E69FA">
        <w:t xml:space="preserve"> must be considered </w:t>
      </w:r>
      <w:r w:rsidR="00C35DFA">
        <w:t xml:space="preserve">to explain the geochemical data </w:t>
      </w:r>
      <w:r w:rsidR="001E69FA">
        <w:t xml:space="preserve">(rather than thinking of giant impacts </w:t>
      </w:r>
      <w:proofErr w:type="gramStart"/>
      <w:r w:rsidR="001E69FA">
        <w:t>are</w:t>
      </w:r>
      <w:proofErr w:type="gramEnd"/>
      <w:r w:rsidR="001E69FA">
        <w:t xml:space="preserve"> ‘resetting’ events.)</w:t>
      </w:r>
    </w:p>
    <w:p w:rsidR="002207C3" w:rsidRDefault="002207C3" w:rsidP="004F693E"/>
    <w:p w:rsidR="00A400AE" w:rsidRPr="00A400AE" w:rsidRDefault="00A400AE" w:rsidP="004F693E">
      <w:pPr>
        <w:rPr>
          <w:b/>
        </w:rPr>
      </w:pPr>
      <w:r w:rsidRPr="00A400AE">
        <w:rPr>
          <w:b/>
        </w:rPr>
        <w:t xml:space="preserve">2. Core equilibration and the </w:t>
      </w:r>
      <w:proofErr w:type="spellStart"/>
      <w:r w:rsidRPr="00A400AE">
        <w:rPr>
          <w:b/>
        </w:rPr>
        <w:t>Hf</w:t>
      </w:r>
      <w:proofErr w:type="spellEnd"/>
      <w:r w:rsidRPr="00A400AE">
        <w:rPr>
          <w:b/>
        </w:rPr>
        <w:t>-W system</w:t>
      </w:r>
    </w:p>
    <w:p w:rsidR="00EF373B" w:rsidRDefault="00EF373B" w:rsidP="004F693E">
      <w:r>
        <w:t>Does the merging iron core chemically equilibrate with mantle?</w:t>
      </w:r>
      <w:r w:rsidR="00D16355">
        <w:t xml:space="preserve"> </w:t>
      </w:r>
      <w:r w:rsidR="00247B4B">
        <w:fldChar w:fldCharType="begin"/>
      </w:r>
      <w:r w:rsidR="00A400AE">
        <w:instrText xml:space="preserve"> ADDIN EN.CITE &lt;EndNote&gt;&lt;Cite&gt;&lt;Author&gt;Dahl&lt;/Author&gt;&lt;Year&gt;2010&lt;/Year&gt;&lt;RecNum&gt;2268&lt;/RecNum&gt;&lt;DisplayText&gt;[&lt;style face="italic"&gt;Dahl and Stevenson&lt;/style&gt;, 2010]&lt;/DisplayText&gt;&lt;record&gt;&lt;rec-number&gt;2268&lt;/rec-number&gt;&lt;foreign-keys&gt;&lt;key app="EN" db-id="wrtz92w28fzfw3erstnvfvaipzr0vrrav0de"&gt;2268&lt;/key&gt;&lt;/foreign-keys&gt;&lt;ref-type name="Journal Article"&gt;17&lt;/ref-type&gt;&lt;contributors&gt;&lt;authors&gt;&lt;author&gt;Dahl, Tais W.&lt;/author&gt;&lt;author&gt;Stevenson, David J.&lt;/author&gt;&lt;/authors&gt;&lt;/contributors&gt;&lt;titles&gt;&lt;title&gt;Turbulent mixing of metal and silicate during planet accretion — And interpretation of the Hf–W chronometer&lt;/title&gt;&lt;secondary-title&gt;Earth and Planetary Science Letters&lt;/secondary-title&gt;&lt;/titles&gt;&lt;periodical&gt;&lt;full-title&gt;Earth and Planetary Science Letters&lt;/full-title&gt;&lt;abbr-1&gt;Earth Planet. Sci. Lett.&lt;/abbr-1&gt;&lt;abbr-2&gt;EPSL&lt;/abbr-2&gt;&lt;/periodical&gt;&lt;pages&gt;177-186&lt;/pages&gt;&lt;volume&gt;295&lt;/volume&gt;&lt;number&gt;1–2&lt;/number&gt;&lt;keywords&gt;&lt;keyword&gt;core formation&lt;/keyword&gt;&lt;keyword&gt;tungsten isotopes&lt;/keyword&gt;&lt;keyword&gt;siderophile elements&lt;/keyword&gt;&lt;keyword&gt;turbulence&lt;/keyword&gt;&lt;keyword&gt;Earth&lt;/keyword&gt;&lt;keyword&gt;Moon&lt;/keyword&gt;&lt;/keywords&gt;&lt;dates&gt;&lt;year&gt;2010&lt;/year&gt;&lt;/dates&gt;&lt;isbn&gt;0012-821X&lt;/isbn&gt;&lt;urls&gt;&lt;related-urls&gt;&lt;url&gt;http://www.sciencedirect.com/science/article/pii/S0012821X10002220&lt;/url&gt;&lt;/related-urls&gt;&lt;/urls&gt;&lt;electronic-resource-num&gt;10.1016/j.epsl.2010.03.038&lt;/electronic-resource-num&gt;&lt;/record&gt;&lt;/Cite&gt;&lt;/EndNote&gt;</w:instrText>
      </w:r>
      <w:r w:rsidR="00247B4B">
        <w:fldChar w:fldCharType="separate"/>
      </w:r>
      <w:r w:rsidR="00A400AE">
        <w:rPr>
          <w:noProof/>
        </w:rPr>
        <w:t>[</w:t>
      </w:r>
      <w:hyperlink w:anchor="_ENREF_14" w:tooltip="Dahl, 2010 #2268" w:history="1">
        <w:r w:rsidR="003F1997" w:rsidRPr="00A400AE">
          <w:rPr>
            <w:i/>
            <w:noProof/>
          </w:rPr>
          <w:t>Dahl and Stevenson</w:t>
        </w:r>
        <w:r w:rsidR="003F1997">
          <w:rPr>
            <w:noProof/>
          </w:rPr>
          <w:t>, 2010</w:t>
        </w:r>
      </w:hyperlink>
      <w:r w:rsidR="00A400AE">
        <w:rPr>
          <w:noProof/>
        </w:rPr>
        <w:t>]</w:t>
      </w:r>
      <w:r w:rsidR="00247B4B">
        <w:fldChar w:fldCharType="end"/>
      </w:r>
      <w:r w:rsidR="00A400AE">
        <w:t xml:space="preserve"> </w:t>
      </w:r>
      <w:r w:rsidR="00D16355">
        <w:t xml:space="preserve">The problem needs more work on the breakup of cores for different size </w:t>
      </w:r>
      <w:proofErr w:type="spellStart"/>
      <w:r w:rsidR="00D16355">
        <w:t>impactors</w:t>
      </w:r>
      <w:proofErr w:type="spellEnd"/>
      <w:r w:rsidR="00D16355">
        <w:t xml:space="preserve"> and for different category impact events. </w:t>
      </w:r>
    </w:p>
    <w:p w:rsidR="004F693E" w:rsidRPr="004F693E" w:rsidRDefault="004F693E" w:rsidP="004F693E"/>
    <w:p w:rsidR="00127EAD" w:rsidRPr="00127EAD" w:rsidRDefault="00127EAD" w:rsidP="004F693E">
      <w:pPr>
        <w:rPr>
          <w:b/>
        </w:rPr>
      </w:pPr>
      <w:r w:rsidRPr="00127EAD">
        <w:rPr>
          <w:b/>
        </w:rPr>
        <w:t>3. The origin of the Moon</w:t>
      </w:r>
    </w:p>
    <w:p w:rsidR="00127EAD" w:rsidRDefault="00127EAD" w:rsidP="004F693E">
      <w:r>
        <w:t xml:space="preserve">The giant impact hypothesis is widely accepted for the origin of the Moon. The details of the impact origin are under debate because of recent high-precision measurements that indicate that the Earth and Moon are </w:t>
      </w:r>
      <w:proofErr w:type="spellStart"/>
      <w:r>
        <w:t>isotopically</w:t>
      </w:r>
      <w:proofErr w:type="spellEnd"/>
      <w:r>
        <w:t xml:space="preserve"> identical</w:t>
      </w:r>
      <w:r w:rsidR="0086083D">
        <w:t xml:space="preserve"> </w:t>
      </w:r>
      <w:r w:rsidR="00B6318E">
        <w:t xml:space="preserve">(O, W, Ti, Cr) </w:t>
      </w:r>
      <w:r w:rsidR="00247B4B">
        <w:fldChar w:fldCharType="begin">
          <w:fldData xml:space="preserve">PEVuZE5vdGU+PENpdGU+PEF1dGhvcj5Ub3Vib3VsPC9BdXRob3I+PFllYXI+MjAwNzwvWWVhcj48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</w:fldData>
        </w:fldChar>
      </w:r>
      <w:r w:rsidR="00B6318E">
        <w:instrText xml:space="preserve"> ADDIN EN.CITE </w:instrText>
      </w:r>
      <w:r w:rsidR="00247B4B">
        <w:fldChar w:fldCharType="begin">
          <w:fldData xml:space="preserve">PEVuZE5vdGU+PENpdGU+PEF1dGhvcj5Ub3Vib3VsPC9BdXRob3I+PFllYXI+MjAwNzwvWWVhcj48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</w:fldData>
        </w:fldChar>
      </w:r>
      <w:r w:rsidR="00B6318E">
        <w:instrText xml:space="preserve"> ADDIN EN.CITE.DATA </w:instrText>
      </w:r>
      <w:r w:rsidR="00247B4B">
        <w:fldChar w:fldCharType="end"/>
      </w:r>
      <w:r w:rsidR="00247B4B">
        <w:fldChar w:fldCharType="separate"/>
      </w:r>
      <w:r w:rsidR="00B6318E">
        <w:rPr>
          <w:noProof/>
        </w:rPr>
        <w:t>[</w:t>
      </w:r>
      <w:hyperlink w:anchor="_ENREF_30" w:tooltip="Lugmair, 1998 #2271" w:history="1">
        <w:r w:rsidR="003F1997" w:rsidRPr="00B6318E">
          <w:rPr>
            <w:i/>
            <w:noProof/>
          </w:rPr>
          <w:t>Lugmair and Shukolyukov</w:t>
        </w:r>
        <w:r w:rsidR="003F1997">
          <w:rPr>
            <w:noProof/>
          </w:rPr>
          <w:t>, 1998</w:t>
        </w:r>
      </w:hyperlink>
      <w:r w:rsidR="00B6318E">
        <w:rPr>
          <w:noProof/>
        </w:rPr>
        <w:t xml:space="preserve">; </w:t>
      </w:r>
      <w:hyperlink w:anchor="_ENREF_45" w:tooltip="Touboul, 2007 #2269" w:history="1">
        <w:r w:rsidR="003F1997" w:rsidRPr="00B6318E">
          <w:rPr>
            <w:i/>
            <w:noProof/>
          </w:rPr>
          <w:t>Touboul et al.</w:t>
        </w:r>
        <w:r w:rsidR="003F1997">
          <w:rPr>
            <w:noProof/>
          </w:rPr>
          <w:t>, 2007</w:t>
        </w:r>
      </w:hyperlink>
      <w:r w:rsidR="00B6318E">
        <w:rPr>
          <w:noProof/>
        </w:rPr>
        <w:t xml:space="preserve">; </w:t>
      </w:r>
      <w:hyperlink w:anchor="_ENREF_48" w:tooltip="Wiechert, 2001 #2242" w:history="1">
        <w:r w:rsidR="003F1997" w:rsidRPr="00B6318E">
          <w:rPr>
            <w:i/>
            <w:noProof/>
          </w:rPr>
          <w:t>Wiechert et al.</w:t>
        </w:r>
        <w:r w:rsidR="003F1997">
          <w:rPr>
            <w:noProof/>
          </w:rPr>
          <w:t>, 2001</w:t>
        </w:r>
      </w:hyperlink>
      <w:r w:rsidR="00B6318E">
        <w:rPr>
          <w:noProof/>
        </w:rPr>
        <w:t xml:space="preserve">; </w:t>
      </w:r>
      <w:hyperlink w:anchor="_ENREF_50" w:tooltip="Zhang, 2012 #2270" w:history="1">
        <w:r w:rsidR="003F1997" w:rsidRPr="00B6318E">
          <w:rPr>
            <w:i/>
            <w:noProof/>
          </w:rPr>
          <w:t>Zhang et al.</w:t>
        </w:r>
        <w:r w:rsidR="003F1997">
          <w:rPr>
            <w:noProof/>
          </w:rPr>
          <w:t>, 2012</w:t>
        </w:r>
      </w:hyperlink>
      <w:r w:rsidR="00B6318E">
        <w:rPr>
          <w:noProof/>
        </w:rPr>
        <w:t>]</w:t>
      </w:r>
      <w:r w:rsidR="00247B4B">
        <w:fldChar w:fldCharType="end"/>
      </w:r>
      <w:r w:rsidR="00B6318E">
        <w:t xml:space="preserve"> [Si and </w:t>
      </w:r>
      <w:proofErr w:type="spellStart"/>
      <w:r w:rsidR="00B6318E">
        <w:t>Nd</w:t>
      </w:r>
      <w:proofErr w:type="spellEnd"/>
      <w:r w:rsidR="00B6318E">
        <w:t xml:space="preserve"> are also similar but more controversial].</w:t>
      </w:r>
    </w:p>
    <w:p w:rsidR="004A1B6A" w:rsidRDefault="004A1B6A" w:rsidP="004F693E"/>
    <w:p w:rsidR="004A1B6A" w:rsidRDefault="00E6465D" w:rsidP="004F693E">
      <w:r>
        <w:t>In t</w:t>
      </w:r>
      <w:r w:rsidR="004A1B6A">
        <w:t xml:space="preserve">he canonical giant impact model </w:t>
      </w:r>
      <w:r w:rsidR="00247B4B">
        <w:fldChar w:fldCharType="begin">
          <w:fldData xml:space="preserve">PEVuZE5vdGU+PENpdGU+PEF1dGhvcj5DYW51cDwvQXV0aG9yPjxZZWFyPjIwMDQ8L1llYXI+PFJl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</w:fldData>
        </w:fldChar>
      </w:r>
      <w:r>
        <w:instrText xml:space="preserve"> ADDIN EN.CITE </w:instrText>
      </w:r>
      <w:r w:rsidR="00247B4B">
        <w:fldChar w:fldCharType="begin">
          <w:fldData xml:space="preserve">PEVuZE5vdGU+PENpdGU+PEF1dGhvcj5DYW51cDwvQXV0aG9yPjxZZWFyPjIwMDQ8L1llYXI+PFJl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</w:fldData>
        </w:fldChar>
      </w:r>
      <w:r>
        <w:instrText xml:space="preserve"> ADDIN EN.CITE.DATA </w:instrText>
      </w:r>
      <w:r w:rsidR="00247B4B">
        <w:fldChar w:fldCharType="end"/>
      </w:r>
      <w:r w:rsidR="00247B4B">
        <w:fldChar w:fldCharType="separate"/>
      </w:r>
      <w:r>
        <w:rPr>
          <w:noProof/>
        </w:rPr>
        <w:t>[</w:t>
      </w:r>
      <w:hyperlink w:anchor="_ENREF_8" w:tooltip="Canup, 2004 #1139" w:history="1">
        <w:r w:rsidR="003F1997" w:rsidRPr="00E6465D">
          <w:rPr>
            <w:i/>
            <w:noProof/>
          </w:rPr>
          <w:t>Canup</w:t>
        </w:r>
        <w:r w:rsidR="003F1997">
          <w:rPr>
            <w:noProof/>
          </w:rPr>
          <w:t>, 2004</w:t>
        </w:r>
      </w:hyperlink>
      <w:proofErr w:type="gramStart"/>
      <w:r>
        <w:rPr>
          <w:noProof/>
        </w:rPr>
        <w:t xml:space="preserve">; </w:t>
      </w:r>
      <w:hyperlink w:anchor="_ENREF_9" w:tooltip="Canup, 2008 #2179" w:history="1">
        <w:r w:rsidR="003F1997">
          <w:rPr>
            <w:noProof/>
          </w:rPr>
          <w:t>2008</w:t>
        </w:r>
      </w:hyperlink>
      <w:r>
        <w:rPr>
          <w:noProof/>
        </w:rPr>
        <w:t>;</w:t>
      </w:r>
      <w:proofErr w:type="gramEnd"/>
      <w:r>
        <w:rPr>
          <w:noProof/>
        </w:rPr>
        <w:t xml:space="preserve"> </w:t>
      </w:r>
      <w:hyperlink w:anchor="_ENREF_10" w:tooltip="Canup, 2001 #842" w:history="1">
        <w:r w:rsidR="003F1997" w:rsidRPr="00E6465D">
          <w:rPr>
            <w:i/>
            <w:noProof/>
          </w:rPr>
          <w:t>Canup and Asphaug</w:t>
        </w:r>
        <w:r w:rsidR="003F1997">
          <w:rPr>
            <w:noProof/>
          </w:rPr>
          <w:t>, 2001</w:t>
        </w:r>
      </w:hyperlink>
      <w:r>
        <w:rPr>
          <w:noProof/>
        </w:rPr>
        <w:t>]</w:t>
      </w:r>
      <w:r w:rsidR="00247B4B">
        <w:fldChar w:fldCharType="end"/>
      </w:r>
      <w:r>
        <w:t xml:space="preserve">, a Mars-size </w:t>
      </w:r>
      <w:proofErr w:type="spellStart"/>
      <w:r>
        <w:t>impactor</w:t>
      </w:r>
      <w:proofErr w:type="spellEnd"/>
      <w:r>
        <w:t xml:space="preserve"> obliquely hits the proto-Earth near the escape velocity. In this case, the majority (60-80 </w:t>
      </w:r>
      <w:proofErr w:type="gramStart"/>
      <w:r>
        <w:t>wt%</w:t>
      </w:r>
      <w:proofErr w:type="gramEnd"/>
      <w:r>
        <w:t xml:space="preserve">) of the moon-forming disk is derived from the </w:t>
      </w:r>
      <w:proofErr w:type="spellStart"/>
      <w:r>
        <w:t>impactor</w:t>
      </w:r>
      <w:proofErr w:type="spellEnd"/>
      <w:r>
        <w:t xml:space="preserve">. Because the </w:t>
      </w:r>
      <w:proofErr w:type="spellStart"/>
      <w:r>
        <w:t>impactor</w:t>
      </w:r>
      <w:proofErr w:type="spellEnd"/>
      <w:r>
        <w:t xml:space="preserve"> is expected to have a distinct isotopic signature, the moon should not have the same isotopes as the Earth.</w:t>
      </w:r>
    </w:p>
    <w:p w:rsidR="00E6465D" w:rsidRDefault="00E6465D" w:rsidP="004F693E"/>
    <w:p w:rsidR="000D1757" w:rsidRDefault="00247B4B" w:rsidP="004F693E">
      <w:r>
        <w:fldChar w:fldCharType="begin">
          <w:fldData xml:space="preserve">PEVuZE5vdGU+PENpdGU+PEF1dGhvcj5QYWhsZXZhbjwvQXV0aG9yPjxZZWFyPjIwMDc8L1llYXI+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==
</w:fldData>
        </w:fldChar>
      </w:r>
      <w:r w:rsidR="000D1757">
        <w:instrText xml:space="preserve"> ADDIN EN.CITE </w:instrText>
      </w:r>
      <w:r>
        <w:fldChar w:fldCharType="begin">
          <w:fldData xml:space="preserve">PEVuZE5vdGU+PENpdGU+PEF1dGhvcj5QYWhsZXZhbjwvQXV0aG9yPjxZZWFyPjIwMDc8L1llYXI+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==
</w:fldData>
        </w:fldChar>
      </w:r>
      <w:r w:rsidR="000D1757">
        <w:instrText xml:space="preserve"> ADDIN EN.CITE.DATA </w:instrText>
      </w:r>
      <w:r>
        <w:fldChar w:fldCharType="end"/>
      </w:r>
      <w:r>
        <w:fldChar w:fldCharType="separate"/>
      </w:r>
      <w:proofErr w:type="gramStart"/>
      <w:r w:rsidR="000D1757">
        <w:rPr>
          <w:noProof/>
        </w:rPr>
        <w:t>[</w:t>
      </w:r>
      <w:hyperlink w:anchor="_ENREF_38" w:tooltip="Pahlevan, 2007 #2107" w:history="1">
        <w:r w:rsidR="003F1997" w:rsidRPr="000D1757">
          <w:rPr>
            <w:i/>
            <w:noProof/>
          </w:rPr>
          <w:t>Pahlevan and Stevenson</w:t>
        </w:r>
        <w:r w:rsidR="003F1997">
          <w:rPr>
            <w:noProof/>
          </w:rPr>
          <w:t>, 2007</w:t>
        </w:r>
      </w:hyperlink>
      <w:r w:rsidR="000D1757">
        <w:rPr>
          <w:noProof/>
        </w:rPr>
        <w:t>]</w:t>
      </w:r>
      <w:r>
        <w:fldChar w:fldCharType="end"/>
      </w:r>
      <w:r w:rsidR="000D1757">
        <w:t xml:space="preserve"> proposed post-impact isotopic equilibration between the Earth and lunar disk.</w:t>
      </w:r>
      <w:proofErr w:type="gramEnd"/>
      <w:r w:rsidR="000D1757">
        <w:t xml:space="preserve"> </w:t>
      </w:r>
      <w:r>
        <w:fldChar w:fldCharType="begin"/>
      </w:r>
      <w:r w:rsidR="00152423">
        <w:instrText xml:space="preserve"> ADDIN EN.CITE &lt;EndNote&gt;&lt;Cite&gt;&lt;Author&gt;Reufer&lt;/Author&gt;&lt;Year&gt;2011&lt;/Year&gt;&lt;RecNum&gt;2274&lt;/RecNum&gt;&lt;DisplayText&gt;[&lt;style face="italic"&gt;Reufer et al.&lt;/style&gt;, 2011]&lt;/DisplayText&gt;&lt;record&gt;&lt;rec-number&gt;2274&lt;/rec-number&gt;&lt;foreign-keys&gt;&lt;key app="EN" db-id="wrtz92w28fzfw3erstnvfvaipzr0vrrav0de"&gt;2274&lt;/key&gt;&lt;/foreign-keys&gt;&lt;ref-type name="Journal Article"&gt;17&lt;/ref-type&gt;&lt;contributors&gt;&lt;authors&gt;&lt;author&gt;Reufer, A.&lt;/author&gt;&lt;author&gt;Meier, M. M. M.&lt;/author&gt;&lt;author&gt;Benz, W.&lt;/author&gt;&lt;author&gt;Wieler, R.&lt;/author&gt;&lt;/authors&gt;&lt;/contributors&gt;&lt;titles&gt;&lt;title&gt;Obtaining higher target material proportions in the giant impact by changing impact parameters and impactor composition&lt;/title&gt;&lt;secondary-title&gt;Lunar &amp;amp; Planet. Sci. Conf.&lt;/secondary-title&gt;&lt;/titles&gt;&lt;periodical&gt;&lt;full-title&gt;Lunar &amp;amp; Planet. Sci. Conf.&lt;/full-title&gt;&lt;abbr-2&gt;LPSC&lt;/abbr-2&gt;&lt;/periodical&gt;&lt;pages&gt;Abs. 1136&lt;/pages&gt;&lt;volume&gt;42&lt;/volume&gt;&lt;dates&gt;&lt;year&gt;2011&lt;/year&gt;&lt;/dates&gt;&lt;urls&gt;&lt;/urls&gt;&lt;/record&gt;&lt;/Cite&gt;&lt;/EndNote&gt;</w:instrText>
      </w:r>
      <w:r>
        <w:fldChar w:fldCharType="separate"/>
      </w:r>
      <w:r w:rsidR="00152423">
        <w:rPr>
          <w:noProof/>
        </w:rPr>
        <w:t>[</w:t>
      </w:r>
      <w:hyperlink w:anchor="_ENREF_40" w:tooltip="Reufer, 2011 #2274" w:history="1">
        <w:r w:rsidR="003F1997" w:rsidRPr="00152423">
          <w:rPr>
            <w:i/>
            <w:noProof/>
          </w:rPr>
          <w:t>Reufer et al.</w:t>
        </w:r>
        <w:r w:rsidR="003F1997">
          <w:rPr>
            <w:noProof/>
          </w:rPr>
          <w:t>, 2011</w:t>
        </w:r>
      </w:hyperlink>
      <w:r w:rsidR="00152423">
        <w:rPr>
          <w:noProof/>
        </w:rPr>
        <w:t>]</w:t>
      </w:r>
      <w:r>
        <w:fldChar w:fldCharType="end"/>
      </w:r>
      <w:r w:rsidR="00152423">
        <w:t xml:space="preserve"> propose special </w:t>
      </w:r>
      <w:proofErr w:type="spellStart"/>
      <w:r w:rsidR="00152423">
        <w:t>impactor</w:t>
      </w:r>
      <w:proofErr w:type="spellEnd"/>
      <w:r w:rsidR="00152423">
        <w:t xml:space="preserve"> </w:t>
      </w:r>
      <w:r w:rsidR="00152423">
        <w:lastRenderedPageBreak/>
        <w:t xml:space="preserve">conditions (e.g., large icy body in a hit-and-run event). </w:t>
      </w:r>
      <w:r>
        <w:fldChar w:fldCharType="begin"/>
      </w:r>
      <w:r w:rsidR="00BC5165">
        <w:instrText xml:space="preserve"> ADDIN EN.CITE &lt;EndNote&gt;&lt;Cite&gt;&lt;Author&gt;Salmon&lt;/Author&gt;&lt;Year&gt;2012&lt;/Year&gt;&lt;RecNum&gt;2272&lt;/RecNum&gt;&lt;DisplayText&gt;[&lt;style face="italic"&gt;Salmon and Canup&lt;/style&gt;, 2012]&lt;/DisplayText&gt;&lt;record&gt;&lt;rec-number&gt;2272&lt;/rec-number&gt;&lt;foreign-keys&gt;&lt;key app="EN" db-id="wrtz92w28fzfw3erstnvfvaipzr0vrrav0de"&gt;2272&lt;/key&gt;&lt;/foreign-keys&gt;&lt;ref-type name="Journal Article"&gt;17&lt;/ref-type&gt;&lt;contributors&gt;&lt;authors&gt;&lt;author&gt;Salmon, J. J.&lt;/author&gt;&lt;author&gt;Canup, R. M.&lt;/author&gt;&lt;/authors&gt;&lt;/contributors&gt;&lt;titles&gt;&lt;title&gt;Three-stage lunar accretion: Slow growth of the Moon and implications for Earth-Moon isotopic similarities&lt;/title&gt;&lt;secondary-title&gt;Lunar &amp;amp; Planet. Sci. Conf.&lt;/secondary-title&gt;&lt;/titles&gt;&lt;periodical&gt;&lt;full-title&gt;Lunar &amp;amp; Planet. Sci. Conf.&lt;/full-title&gt;&lt;abbr-2&gt;LPSC&lt;/abbr-2&gt;&lt;/periodical&gt;&lt;pages&gt;Abs. 2540&lt;/pages&gt;&lt;volume&gt;43&lt;/volume&gt;&lt;dates&gt;&lt;year&gt;2012&lt;/year&gt;&lt;/dates&gt;&lt;urls&gt;&lt;/urls&gt;&lt;/record&gt;&lt;/Cite&gt;&lt;/EndNote&gt;</w:instrText>
      </w:r>
      <w:r>
        <w:fldChar w:fldCharType="separate"/>
      </w:r>
      <w:r w:rsidR="00BC5165">
        <w:rPr>
          <w:noProof/>
        </w:rPr>
        <w:t>[</w:t>
      </w:r>
      <w:hyperlink w:anchor="_ENREF_41" w:tooltip="Salmon, 2012 #2272" w:history="1">
        <w:r w:rsidR="003F1997" w:rsidRPr="00BC5165">
          <w:rPr>
            <w:i/>
            <w:noProof/>
          </w:rPr>
          <w:t>Salmon and Canup</w:t>
        </w:r>
        <w:r w:rsidR="003F1997">
          <w:rPr>
            <w:noProof/>
          </w:rPr>
          <w:t>, 2012</w:t>
        </w:r>
      </w:hyperlink>
      <w:r w:rsidR="00BC5165">
        <w:rPr>
          <w:noProof/>
        </w:rPr>
        <w:t>]</w:t>
      </w:r>
      <w:r>
        <w:fldChar w:fldCharType="end"/>
      </w:r>
      <w:r w:rsidR="00BC5165">
        <w:t xml:space="preserve"> propose a multi-stage formation for the Moon where the inner portion of the Moon has an isotopic signature of the projectile and the material in the outer part of the Moon had equilibrated with Earth. </w:t>
      </w:r>
      <w:r>
        <w:fldChar w:fldCharType="begin"/>
      </w:r>
      <w:r w:rsidR="00BC5165">
        <w:instrText xml:space="preserve"> ADDIN EN.CITE &lt;EndNote&gt;&lt;Cite&gt;&lt;Author&gt;Cuk&lt;/Author&gt;&lt;Year&gt;2012&lt;/Year&gt;&lt;RecNum&gt;2273&lt;/RecNum&gt;&lt;DisplayText&gt;[&lt;style face="italic"&gt;Cuk and Stewart&lt;/style&gt;, 2012]&lt;/DisplayText&gt;&lt;record&gt;&lt;rec-number&gt;2273&lt;/rec-number&gt;&lt;foreign-keys&gt;&lt;key app="EN" db-id="wrtz92w28fzfw3erstnvfvaipzr0vrrav0de"&gt;2273&lt;/key&gt;&lt;/foreign-keys&gt;&lt;ref-type name="Journal Article"&gt;17&lt;/ref-type&gt;&lt;contributors&gt;&lt;authors&gt;&lt;author&gt;Cuk, Matija&lt;/author&gt;&lt;author&gt;Stewart, S. T.&lt;/author&gt;&lt;/authors&gt;&lt;/contributors&gt;&lt;titles&gt;&lt;title&gt;Making the Moon from a fast-spinning Earth: A giant impact followed by resonant despinning&lt;/title&gt;&lt;secondary-title&gt;Science   &lt;/secondary-title&gt;&lt;/titles&gt;&lt;periodical&gt;&lt;full-title&gt;Science&lt;/full-title&gt;&lt;abbr-1&gt;Science&lt;/abbr-1&gt;&lt;/periodical&gt;&lt;pages&gt;submitted&lt;/pages&gt;&lt;dates&gt;&lt;year&gt;2012&lt;/year&gt;&lt;/dates&gt;&lt;urls&gt;&lt;/urls&gt;&lt;/record&gt;&lt;/Cite&gt;&lt;/EndNote&gt;</w:instrText>
      </w:r>
      <w:r>
        <w:fldChar w:fldCharType="separate"/>
      </w:r>
      <w:r w:rsidR="00BC5165">
        <w:rPr>
          <w:noProof/>
        </w:rPr>
        <w:t>[</w:t>
      </w:r>
      <w:hyperlink w:anchor="_ENREF_12" w:tooltip="Cuk, 2012 #2273" w:history="1">
        <w:r w:rsidR="003F1997" w:rsidRPr="00BC5165">
          <w:rPr>
            <w:i/>
            <w:noProof/>
          </w:rPr>
          <w:t>Cuk and Stewart</w:t>
        </w:r>
        <w:r w:rsidR="003F1997">
          <w:rPr>
            <w:noProof/>
          </w:rPr>
          <w:t>, 2012</w:t>
        </w:r>
      </w:hyperlink>
      <w:r w:rsidR="00BC5165">
        <w:rPr>
          <w:noProof/>
        </w:rPr>
        <w:t>]</w:t>
      </w:r>
      <w:r>
        <w:fldChar w:fldCharType="end"/>
      </w:r>
      <w:r w:rsidR="00BC5165">
        <w:t xml:space="preserve"> propose that the lunar disk formed by impact-induced fission (explaining the compositional similarity) and that the present day angular momentum was achieved by a resonance between the lunar orbit and the Sun</w:t>
      </w:r>
      <w:r w:rsidR="00D64E00">
        <w:t xml:space="preserve"> [see online talk from last week]</w:t>
      </w:r>
      <w:r w:rsidR="00BC5165">
        <w:t xml:space="preserve">. </w:t>
      </w:r>
      <w:bookmarkStart w:id="0" w:name="_GoBack"/>
      <w:bookmarkEnd w:id="0"/>
    </w:p>
    <w:p w:rsidR="00152423" w:rsidRDefault="00152423" w:rsidP="004F693E"/>
    <w:p w:rsidR="00152423" w:rsidRDefault="00152423" w:rsidP="004F693E">
      <w:r>
        <w:t>So</w:t>
      </w:r>
      <w:r w:rsidR="004F75CB">
        <w:t>, there is much debate and the origin of the moon</w:t>
      </w:r>
      <w:r>
        <w:t xml:space="preserve"> is not a solved problem.</w:t>
      </w:r>
    </w:p>
    <w:p w:rsidR="009B284A" w:rsidRDefault="009B284A"/>
    <w:p w:rsidR="0010792F" w:rsidRPr="0010792F" w:rsidRDefault="0010792F">
      <w:pPr>
        <w:rPr>
          <w:b/>
        </w:rPr>
      </w:pPr>
      <w:r w:rsidRPr="0010792F">
        <w:rPr>
          <w:b/>
        </w:rPr>
        <w:t>Postscript</w:t>
      </w:r>
    </w:p>
    <w:p w:rsidR="005F3200" w:rsidRDefault="0010792F">
      <w:proofErr w:type="gramStart"/>
      <w:r>
        <w:t>A</w:t>
      </w:r>
      <w:r w:rsidR="001E12F7">
        <w:t>pologies for</w:t>
      </w:r>
      <w:r>
        <w:t xml:space="preserve"> missing references.</w:t>
      </w:r>
      <w:proofErr w:type="gramEnd"/>
      <w:r>
        <w:t xml:space="preserve"> Let me know </w:t>
      </w:r>
      <w:r w:rsidR="00154E43">
        <w:t xml:space="preserve">about them </w:t>
      </w:r>
      <w:r>
        <w:t>and this handout will be amended on the CIDER web site.</w:t>
      </w:r>
    </w:p>
    <w:p w:rsidR="0010792F" w:rsidRDefault="0010792F"/>
    <w:p w:rsidR="00464236" w:rsidRDefault="00464236"/>
    <w:p w:rsidR="003F1997" w:rsidRPr="003F1997" w:rsidRDefault="00247B4B" w:rsidP="003F1997">
      <w:pPr>
        <w:jc w:val="center"/>
        <w:rPr>
          <w:rFonts w:ascii="Cambria" w:hAnsi="Cambria"/>
          <w:b/>
          <w:noProof/>
        </w:rPr>
      </w:pPr>
      <w:r>
        <w:fldChar w:fldCharType="begin"/>
      </w:r>
      <w:r w:rsidR="009B284A">
        <w:instrText xml:space="preserve"> ADDIN EN.REFLIST </w:instrText>
      </w:r>
      <w:r>
        <w:fldChar w:fldCharType="separate"/>
      </w:r>
      <w:r w:rsidR="003F1997" w:rsidRPr="003F1997">
        <w:rPr>
          <w:rFonts w:ascii="Cambria" w:hAnsi="Cambria"/>
          <w:b/>
          <w:noProof/>
        </w:rPr>
        <w:t>References</w:t>
      </w:r>
    </w:p>
    <w:p w:rsidR="003F1997" w:rsidRPr="003F1997" w:rsidRDefault="003F1997" w:rsidP="003F1997">
      <w:pPr>
        <w:jc w:val="center"/>
        <w:rPr>
          <w:rFonts w:ascii="Cambria" w:hAnsi="Cambria"/>
          <w:b/>
          <w:noProof/>
        </w:rPr>
      </w:pPr>
    </w:p>
    <w:p w:rsidR="003F1997" w:rsidRPr="003F1997" w:rsidRDefault="003F1997" w:rsidP="003F1997">
      <w:pPr>
        <w:rPr>
          <w:rFonts w:ascii="Cambria" w:hAnsi="Cambria"/>
          <w:noProof/>
        </w:rPr>
      </w:pPr>
      <w:bookmarkStart w:id="1" w:name="_ENREF_1"/>
      <w:r w:rsidRPr="003F1997">
        <w:rPr>
          <w:rFonts w:ascii="Cambria" w:hAnsi="Cambria"/>
          <w:noProof/>
        </w:rPr>
        <w:t xml:space="preserve">Abramov, O., and S. J. Mojzsis (2009), Microbial habitability of the Hadean Earth during the late heavy bombardment, </w:t>
      </w:r>
      <w:r w:rsidRPr="003F1997">
        <w:rPr>
          <w:rFonts w:ascii="Cambria" w:hAnsi="Cambria"/>
          <w:i/>
          <w:noProof/>
        </w:rPr>
        <w:t>Nature</w:t>
      </w:r>
      <w:r w:rsidRPr="003F1997">
        <w:rPr>
          <w:rFonts w:ascii="Cambria" w:hAnsi="Cambria"/>
          <w:noProof/>
        </w:rPr>
        <w:t xml:space="preserve">, </w:t>
      </w:r>
      <w:r w:rsidRPr="003F1997">
        <w:rPr>
          <w:rFonts w:ascii="Cambria" w:hAnsi="Cambria"/>
          <w:i/>
          <w:noProof/>
        </w:rPr>
        <w:t>459</w:t>
      </w:r>
      <w:r w:rsidRPr="003F1997">
        <w:rPr>
          <w:rFonts w:ascii="Cambria" w:hAnsi="Cambria"/>
          <w:noProof/>
        </w:rPr>
        <w:t>(7245), 419-422.</w:t>
      </w:r>
      <w:bookmarkEnd w:id="1"/>
    </w:p>
    <w:p w:rsidR="003F1997" w:rsidRPr="003F1997" w:rsidRDefault="003F1997" w:rsidP="003F1997">
      <w:pPr>
        <w:rPr>
          <w:rFonts w:ascii="Cambria" w:hAnsi="Cambria"/>
          <w:noProof/>
        </w:rPr>
      </w:pPr>
      <w:bookmarkStart w:id="2" w:name="_ENREF_2"/>
      <w:r w:rsidRPr="003F1997">
        <w:rPr>
          <w:rFonts w:ascii="Cambria" w:hAnsi="Cambria"/>
          <w:noProof/>
        </w:rPr>
        <w:t xml:space="preserve">Agnor, C. B., R. M. Canup, and H. F. Levison (1999), On the character and consequences of large impacts in the late stage of terrestrial planet formation, </w:t>
      </w:r>
      <w:r w:rsidRPr="003F1997">
        <w:rPr>
          <w:rFonts w:ascii="Cambria" w:hAnsi="Cambria"/>
          <w:i/>
          <w:noProof/>
        </w:rPr>
        <w:t>Icarus</w:t>
      </w:r>
      <w:r w:rsidRPr="003F1997">
        <w:rPr>
          <w:rFonts w:ascii="Cambria" w:hAnsi="Cambria"/>
          <w:noProof/>
        </w:rPr>
        <w:t xml:space="preserve">, </w:t>
      </w:r>
      <w:r w:rsidRPr="003F1997">
        <w:rPr>
          <w:rFonts w:ascii="Cambria" w:hAnsi="Cambria"/>
          <w:i/>
          <w:noProof/>
        </w:rPr>
        <w:t>142</w:t>
      </w:r>
      <w:r w:rsidRPr="003F1997">
        <w:rPr>
          <w:rFonts w:ascii="Cambria" w:hAnsi="Cambria"/>
          <w:noProof/>
        </w:rPr>
        <w:t>(1), 219-237.</w:t>
      </w:r>
      <w:bookmarkEnd w:id="2"/>
    </w:p>
    <w:p w:rsidR="003F1997" w:rsidRPr="003F1997" w:rsidRDefault="003F1997" w:rsidP="003F1997">
      <w:pPr>
        <w:rPr>
          <w:rFonts w:ascii="Cambria" w:hAnsi="Cambria"/>
          <w:noProof/>
        </w:rPr>
      </w:pPr>
      <w:bookmarkStart w:id="3" w:name="_ENREF_3"/>
      <w:r w:rsidRPr="003F1997">
        <w:rPr>
          <w:rFonts w:ascii="Cambria" w:hAnsi="Cambria"/>
          <w:noProof/>
        </w:rPr>
        <w:t xml:space="preserve">Asphaug, E. (2010), Similar-sized collisions and the diversity of planets, </w:t>
      </w:r>
      <w:r w:rsidRPr="003F1997">
        <w:rPr>
          <w:rFonts w:ascii="Cambria" w:hAnsi="Cambria"/>
          <w:i/>
          <w:noProof/>
        </w:rPr>
        <w:t>Chemie der Erde</w:t>
      </w:r>
      <w:r w:rsidRPr="003F1997">
        <w:rPr>
          <w:rFonts w:ascii="Cambria" w:hAnsi="Cambria"/>
          <w:noProof/>
        </w:rPr>
        <w:t xml:space="preserve">, </w:t>
      </w:r>
      <w:r w:rsidRPr="003F1997">
        <w:rPr>
          <w:rFonts w:ascii="Cambria" w:hAnsi="Cambria"/>
          <w:i/>
          <w:noProof/>
        </w:rPr>
        <w:t>70</w:t>
      </w:r>
      <w:r w:rsidRPr="003F1997">
        <w:rPr>
          <w:rFonts w:ascii="Cambria" w:hAnsi="Cambria"/>
          <w:noProof/>
        </w:rPr>
        <w:t>, 199-219.</w:t>
      </w:r>
      <w:bookmarkEnd w:id="3"/>
    </w:p>
    <w:p w:rsidR="003F1997" w:rsidRPr="003F1997" w:rsidRDefault="003F1997" w:rsidP="003F1997">
      <w:pPr>
        <w:rPr>
          <w:rFonts w:ascii="Cambria" w:hAnsi="Cambria"/>
          <w:noProof/>
        </w:rPr>
      </w:pPr>
      <w:bookmarkStart w:id="4" w:name="_ENREF_4"/>
      <w:r w:rsidRPr="003F1997">
        <w:rPr>
          <w:rFonts w:ascii="Cambria" w:hAnsi="Cambria"/>
          <w:noProof/>
        </w:rPr>
        <w:t xml:space="preserve">Bottke, W. F., D. D. Durda, D. Nesvorny, R. Jedicke, A. Morbidelli, D. Vokrouhlicky, and H. Levison (2005), The fossilized size distribution of the main asteroid belt, </w:t>
      </w:r>
      <w:r w:rsidRPr="003F1997">
        <w:rPr>
          <w:rFonts w:ascii="Cambria" w:hAnsi="Cambria"/>
          <w:i/>
          <w:noProof/>
        </w:rPr>
        <w:t>Icarus</w:t>
      </w:r>
      <w:r w:rsidRPr="003F1997">
        <w:rPr>
          <w:rFonts w:ascii="Cambria" w:hAnsi="Cambria"/>
          <w:noProof/>
        </w:rPr>
        <w:t xml:space="preserve">, </w:t>
      </w:r>
      <w:r w:rsidRPr="003F1997">
        <w:rPr>
          <w:rFonts w:ascii="Cambria" w:hAnsi="Cambria"/>
          <w:i/>
          <w:noProof/>
        </w:rPr>
        <w:t>175</w:t>
      </w:r>
      <w:r w:rsidRPr="003F1997">
        <w:rPr>
          <w:rFonts w:ascii="Cambria" w:hAnsi="Cambria"/>
          <w:noProof/>
        </w:rPr>
        <w:t>(1), 111-140.</w:t>
      </w:r>
      <w:bookmarkEnd w:id="4"/>
    </w:p>
    <w:p w:rsidR="003F1997" w:rsidRPr="003F1997" w:rsidRDefault="003F1997" w:rsidP="003F1997">
      <w:pPr>
        <w:rPr>
          <w:rFonts w:ascii="Cambria" w:hAnsi="Cambria"/>
          <w:noProof/>
        </w:rPr>
      </w:pPr>
      <w:bookmarkStart w:id="5" w:name="_ENREF_5"/>
      <w:r w:rsidRPr="003F1997">
        <w:rPr>
          <w:rFonts w:ascii="Cambria" w:hAnsi="Cambria"/>
          <w:noProof/>
        </w:rPr>
        <w:t xml:space="preserve">Bottke, W. F., D. Vokrouhlicky, D. Minton, D. Nesvorny, A. Morbidelli, R. Brasser, B. Simonson, and H. F. Levison (2012), An Archaean heavy bombardment from a destabilized extension of the asteroid belt, </w:t>
      </w:r>
      <w:r w:rsidRPr="003F1997">
        <w:rPr>
          <w:rFonts w:ascii="Cambria" w:hAnsi="Cambria"/>
          <w:i/>
          <w:noProof/>
        </w:rPr>
        <w:t>Nature</w:t>
      </w:r>
      <w:r w:rsidRPr="003F1997">
        <w:rPr>
          <w:rFonts w:ascii="Cambria" w:hAnsi="Cambria"/>
          <w:noProof/>
        </w:rPr>
        <w:t xml:space="preserve">, </w:t>
      </w:r>
      <w:r w:rsidRPr="003F1997">
        <w:rPr>
          <w:rFonts w:ascii="Cambria" w:hAnsi="Cambria"/>
          <w:i/>
          <w:noProof/>
        </w:rPr>
        <w:t>485</w:t>
      </w:r>
      <w:r w:rsidRPr="003F1997">
        <w:rPr>
          <w:rFonts w:ascii="Cambria" w:hAnsi="Cambria"/>
          <w:noProof/>
        </w:rPr>
        <w:t>(7396), 78-81.</w:t>
      </w:r>
      <w:bookmarkEnd w:id="5"/>
    </w:p>
    <w:p w:rsidR="003F1997" w:rsidRPr="003F1997" w:rsidRDefault="003F1997" w:rsidP="003F1997">
      <w:pPr>
        <w:rPr>
          <w:rFonts w:ascii="Cambria" w:hAnsi="Cambria"/>
          <w:noProof/>
        </w:rPr>
      </w:pPr>
      <w:bookmarkStart w:id="6" w:name="_ENREF_6"/>
      <w:r w:rsidRPr="003F1997">
        <w:rPr>
          <w:rFonts w:ascii="Cambria" w:hAnsi="Cambria"/>
          <w:noProof/>
        </w:rPr>
        <w:t xml:space="preserve">Bromley, B. C., and S. J. Kenyon (2006), A hybrid N-body-coagulation code for planet formation, </w:t>
      </w:r>
      <w:r w:rsidRPr="003F1997">
        <w:rPr>
          <w:rFonts w:ascii="Cambria" w:hAnsi="Cambria"/>
          <w:i/>
          <w:noProof/>
        </w:rPr>
        <w:t>Astron. J.</w:t>
      </w:r>
      <w:r w:rsidRPr="003F1997">
        <w:rPr>
          <w:rFonts w:ascii="Cambria" w:hAnsi="Cambria"/>
          <w:noProof/>
        </w:rPr>
        <w:t xml:space="preserve">, </w:t>
      </w:r>
      <w:r w:rsidRPr="003F1997">
        <w:rPr>
          <w:rFonts w:ascii="Cambria" w:hAnsi="Cambria"/>
          <w:i/>
          <w:noProof/>
        </w:rPr>
        <w:t>131</w:t>
      </w:r>
      <w:r w:rsidRPr="003F1997">
        <w:rPr>
          <w:rFonts w:ascii="Cambria" w:hAnsi="Cambria"/>
          <w:noProof/>
        </w:rPr>
        <w:t>(5), 2737-2748.</w:t>
      </w:r>
      <w:bookmarkEnd w:id="6"/>
    </w:p>
    <w:p w:rsidR="003F1997" w:rsidRPr="003F1997" w:rsidRDefault="003F1997" w:rsidP="003F1997">
      <w:pPr>
        <w:rPr>
          <w:rFonts w:ascii="Cambria" w:hAnsi="Cambria"/>
          <w:noProof/>
        </w:rPr>
      </w:pPr>
      <w:bookmarkStart w:id="7" w:name="_ENREF_7"/>
      <w:r w:rsidRPr="003F1997">
        <w:rPr>
          <w:rFonts w:ascii="Cambria" w:hAnsi="Cambria"/>
          <w:noProof/>
        </w:rPr>
        <w:t xml:space="preserve">Bromley, B. C., and S. J. Kenyon (2011), A New Hybrid N-body-coagulation Code for the Formation of Gas Giant Planets, </w:t>
      </w:r>
      <w:r w:rsidRPr="003F1997">
        <w:rPr>
          <w:rFonts w:ascii="Cambria" w:hAnsi="Cambria"/>
          <w:i/>
          <w:noProof/>
        </w:rPr>
        <w:t>The Astrophysical Journal</w:t>
      </w:r>
      <w:r w:rsidRPr="003F1997">
        <w:rPr>
          <w:rFonts w:ascii="Cambria" w:hAnsi="Cambria"/>
          <w:noProof/>
        </w:rPr>
        <w:t xml:space="preserve">, </w:t>
      </w:r>
      <w:r w:rsidRPr="003F1997">
        <w:rPr>
          <w:rFonts w:ascii="Cambria" w:hAnsi="Cambria"/>
          <w:i/>
          <w:noProof/>
        </w:rPr>
        <w:t>731</w:t>
      </w:r>
      <w:r w:rsidRPr="003F1997">
        <w:rPr>
          <w:rFonts w:ascii="Cambria" w:hAnsi="Cambria"/>
          <w:noProof/>
        </w:rPr>
        <w:t>(2), 101.</w:t>
      </w:r>
      <w:bookmarkEnd w:id="7"/>
    </w:p>
    <w:p w:rsidR="003F1997" w:rsidRPr="003F1997" w:rsidRDefault="003F1997" w:rsidP="003F1997">
      <w:pPr>
        <w:rPr>
          <w:rFonts w:ascii="Cambria" w:hAnsi="Cambria"/>
          <w:noProof/>
        </w:rPr>
      </w:pPr>
      <w:bookmarkStart w:id="8" w:name="_ENREF_8"/>
      <w:r w:rsidRPr="003F1997">
        <w:rPr>
          <w:rFonts w:ascii="Cambria" w:hAnsi="Cambria"/>
          <w:noProof/>
        </w:rPr>
        <w:t xml:space="preserve">Canup, R. M. (2004), Simulations of a late lunar-forming impact, </w:t>
      </w:r>
      <w:r w:rsidRPr="003F1997">
        <w:rPr>
          <w:rFonts w:ascii="Cambria" w:hAnsi="Cambria"/>
          <w:i/>
          <w:noProof/>
        </w:rPr>
        <w:t>Icarus</w:t>
      </w:r>
      <w:r w:rsidRPr="003F1997">
        <w:rPr>
          <w:rFonts w:ascii="Cambria" w:hAnsi="Cambria"/>
          <w:noProof/>
        </w:rPr>
        <w:t xml:space="preserve">, </w:t>
      </w:r>
      <w:r w:rsidRPr="003F1997">
        <w:rPr>
          <w:rFonts w:ascii="Cambria" w:hAnsi="Cambria"/>
          <w:i/>
          <w:noProof/>
        </w:rPr>
        <w:t>168</w:t>
      </w:r>
      <w:r w:rsidRPr="003F1997">
        <w:rPr>
          <w:rFonts w:ascii="Cambria" w:hAnsi="Cambria"/>
          <w:noProof/>
        </w:rPr>
        <w:t>(2), 433-456.</w:t>
      </w:r>
      <w:bookmarkEnd w:id="8"/>
    </w:p>
    <w:p w:rsidR="003F1997" w:rsidRPr="003F1997" w:rsidRDefault="003F1997" w:rsidP="003F1997">
      <w:pPr>
        <w:rPr>
          <w:rFonts w:ascii="Cambria" w:hAnsi="Cambria"/>
          <w:noProof/>
        </w:rPr>
      </w:pPr>
      <w:bookmarkStart w:id="9" w:name="_ENREF_9"/>
      <w:r w:rsidRPr="003F1997">
        <w:rPr>
          <w:rFonts w:ascii="Cambria" w:hAnsi="Cambria"/>
          <w:noProof/>
        </w:rPr>
        <w:t xml:space="preserve">Canup, R. M. (2008), Lunar-forming collisions with pre-impact rotation, </w:t>
      </w:r>
      <w:r w:rsidRPr="003F1997">
        <w:rPr>
          <w:rFonts w:ascii="Cambria" w:hAnsi="Cambria"/>
          <w:i/>
          <w:noProof/>
        </w:rPr>
        <w:t>Icarus</w:t>
      </w:r>
      <w:r w:rsidRPr="003F1997">
        <w:rPr>
          <w:rFonts w:ascii="Cambria" w:hAnsi="Cambria"/>
          <w:noProof/>
        </w:rPr>
        <w:t xml:space="preserve">, </w:t>
      </w:r>
      <w:r w:rsidRPr="003F1997">
        <w:rPr>
          <w:rFonts w:ascii="Cambria" w:hAnsi="Cambria"/>
          <w:i/>
          <w:noProof/>
        </w:rPr>
        <w:t>196</w:t>
      </w:r>
      <w:r w:rsidRPr="003F1997">
        <w:rPr>
          <w:rFonts w:ascii="Cambria" w:hAnsi="Cambria"/>
          <w:noProof/>
        </w:rPr>
        <w:t>(2), 518-538.</w:t>
      </w:r>
      <w:bookmarkEnd w:id="9"/>
    </w:p>
    <w:p w:rsidR="003F1997" w:rsidRPr="003F1997" w:rsidRDefault="003F1997" w:rsidP="003F1997">
      <w:pPr>
        <w:rPr>
          <w:rFonts w:ascii="Cambria" w:hAnsi="Cambria"/>
          <w:noProof/>
        </w:rPr>
      </w:pPr>
      <w:bookmarkStart w:id="10" w:name="_ENREF_10"/>
      <w:r w:rsidRPr="003F1997">
        <w:rPr>
          <w:rFonts w:ascii="Cambria" w:hAnsi="Cambria"/>
          <w:noProof/>
        </w:rPr>
        <w:t xml:space="preserve">Canup, R. M., and E. Asphaug (2001), Origin of the Moon in a giant impact near the end of the Earth's formation, </w:t>
      </w:r>
      <w:r w:rsidRPr="003F1997">
        <w:rPr>
          <w:rFonts w:ascii="Cambria" w:hAnsi="Cambria"/>
          <w:i/>
          <w:noProof/>
        </w:rPr>
        <w:t>Nature</w:t>
      </w:r>
      <w:r w:rsidRPr="003F1997">
        <w:rPr>
          <w:rFonts w:ascii="Cambria" w:hAnsi="Cambria"/>
          <w:noProof/>
        </w:rPr>
        <w:t xml:space="preserve">, </w:t>
      </w:r>
      <w:r w:rsidRPr="003F1997">
        <w:rPr>
          <w:rFonts w:ascii="Cambria" w:hAnsi="Cambria"/>
          <w:i/>
          <w:noProof/>
        </w:rPr>
        <w:t>412</w:t>
      </w:r>
      <w:r w:rsidRPr="003F1997">
        <w:rPr>
          <w:rFonts w:ascii="Cambria" w:hAnsi="Cambria"/>
          <w:noProof/>
        </w:rPr>
        <w:t>(6848), 708-712.</w:t>
      </w:r>
      <w:bookmarkEnd w:id="10"/>
    </w:p>
    <w:p w:rsidR="003F1997" w:rsidRPr="003F1997" w:rsidRDefault="003F1997" w:rsidP="003F1997">
      <w:pPr>
        <w:rPr>
          <w:rFonts w:ascii="Cambria" w:hAnsi="Cambria"/>
          <w:noProof/>
        </w:rPr>
      </w:pPr>
      <w:bookmarkStart w:id="11" w:name="_ENREF_11"/>
      <w:r w:rsidRPr="003F1997">
        <w:rPr>
          <w:rFonts w:ascii="Cambria" w:hAnsi="Cambria"/>
          <w:noProof/>
        </w:rPr>
        <w:t xml:space="preserve">Chambers, J. (2010), Terrestrial Planet Formation, in </w:t>
      </w:r>
      <w:r w:rsidRPr="003F1997">
        <w:rPr>
          <w:rFonts w:ascii="Cambria" w:hAnsi="Cambria"/>
          <w:i/>
          <w:noProof/>
        </w:rPr>
        <w:t>Exoplanets</w:t>
      </w:r>
      <w:r w:rsidRPr="003F1997">
        <w:rPr>
          <w:rFonts w:ascii="Cambria" w:hAnsi="Cambria"/>
          <w:noProof/>
        </w:rPr>
        <w:t>, edited by S. Seager, p. 23, U. Arizona Press.</w:t>
      </w:r>
      <w:bookmarkEnd w:id="11"/>
    </w:p>
    <w:p w:rsidR="003F1997" w:rsidRPr="003F1997" w:rsidRDefault="003F1997" w:rsidP="003F1997">
      <w:pPr>
        <w:rPr>
          <w:rFonts w:ascii="Cambria" w:hAnsi="Cambria"/>
          <w:noProof/>
        </w:rPr>
      </w:pPr>
      <w:bookmarkStart w:id="12" w:name="_ENREF_12"/>
      <w:r w:rsidRPr="003F1997">
        <w:rPr>
          <w:rFonts w:ascii="Cambria" w:hAnsi="Cambria"/>
          <w:noProof/>
        </w:rPr>
        <w:t xml:space="preserve">Cuk, M., and S. T. Stewart (2012), Making the Moon from a fast-spinning Earth: A giant impact followed by resonant despinning, </w:t>
      </w:r>
      <w:r w:rsidRPr="003F1997">
        <w:rPr>
          <w:rFonts w:ascii="Cambria" w:hAnsi="Cambria"/>
          <w:i/>
          <w:noProof/>
        </w:rPr>
        <w:t>Science</w:t>
      </w:r>
      <w:r w:rsidRPr="003F1997">
        <w:rPr>
          <w:rFonts w:ascii="Cambria" w:hAnsi="Cambria"/>
          <w:noProof/>
        </w:rPr>
        <w:t>, submitted.</w:t>
      </w:r>
      <w:bookmarkEnd w:id="12"/>
    </w:p>
    <w:p w:rsidR="003F1997" w:rsidRPr="003F1997" w:rsidRDefault="003F1997" w:rsidP="003F1997">
      <w:pPr>
        <w:rPr>
          <w:rFonts w:ascii="Cambria" w:hAnsi="Cambria"/>
          <w:noProof/>
        </w:rPr>
      </w:pPr>
      <w:bookmarkStart w:id="13" w:name="_ENREF_13"/>
      <w:r w:rsidRPr="003F1997">
        <w:rPr>
          <w:rFonts w:ascii="Cambria" w:hAnsi="Cambria"/>
          <w:noProof/>
        </w:rPr>
        <w:lastRenderedPageBreak/>
        <w:t xml:space="preserve">Cuzzi, J. N., R. C. Hogan, and K. Shariff (2008), Toward Planetesimals: Dense chondrule clumps in the protoplanetary nebula, </w:t>
      </w:r>
      <w:r w:rsidRPr="003F1997">
        <w:rPr>
          <w:rFonts w:ascii="Cambria" w:hAnsi="Cambria"/>
          <w:i/>
          <w:noProof/>
        </w:rPr>
        <w:t>The Astrophysical Journal  687</w:t>
      </w:r>
      <w:r w:rsidRPr="003F1997">
        <w:rPr>
          <w:rFonts w:ascii="Cambria" w:hAnsi="Cambria"/>
          <w:noProof/>
        </w:rPr>
        <w:t>(2), 1432-1447.</w:t>
      </w:r>
      <w:bookmarkEnd w:id="13"/>
    </w:p>
    <w:p w:rsidR="003F1997" w:rsidRPr="003F1997" w:rsidRDefault="003F1997" w:rsidP="003F1997">
      <w:pPr>
        <w:rPr>
          <w:rFonts w:ascii="Cambria" w:hAnsi="Cambria"/>
          <w:noProof/>
        </w:rPr>
      </w:pPr>
      <w:bookmarkStart w:id="14" w:name="_ENREF_14"/>
      <w:r w:rsidRPr="003F1997">
        <w:rPr>
          <w:rFonts w:ascii="Cambria" w:hAnsi="Cambria"/>
          <w:noProof/>
        </w:rPr>
        <w:t xml:space="preserve">Dahl, T. W., and D. J. Stevenson (2010), Turbulent mixing of metal and silicate during planet accretion — And interpretation of the Hf–W chronometer, </w:t>
      </w:r>
      <w:r w:rsidRPr="003F1997">
        <w:rPr>
          <w:rFonts w:ascii="Cambria" w:hAnsi="Cambria"/>
          <w:i/>
          <w:noProof/>
        </w:rPr>
        <w:t>Earth Planet. Sci. Lett.</w:t>
      </w:r>
      <w:r w:rsidRPr="003F1997">
        <w:rPr>
          <w:rFonts w:ascii="Cambria" w:hAnsi="Cambria"/>
          <w:noProof/>
        </w:rPr>
        <w:t xml:space="preserve">, </w:t>
      </w:r>
      <w:r w:rsidRPr="003F1997">
        <w:rPr>
          <w:rFonts w:ascii="Cambria" w:hAnsi="Cambria"/>
          <w:i/>
          <w:noProof/>
        </w:rPr>
        <w:t>295</w:t>
      </w:r>
      <w:r w:rsidRPr="003F1997">
        <w:rPr>
          <w:rFonts w:ascii="Cambria" w:hAnsi="Cambria"/>
          <w:noProof/>
        </w:rPr>
        <w:t>(1–2), 177-186.</w:t>
      </w:r>
      <w:bookmarkEnd w:id="14"/>
    </w:p>
    <w:p w:rsidR="003F1997" w:rsidRPr="003F1997" w:rsidRDefault="003F1997" w:rsidP="003F1997">
      <w:pPr>
        <w:rPr>
          <w:rFonts w:ascii="Cambria" w:hAnsi="Cambria"/>
          <w:noProof/>
        </w:rPr>
      </w:pPr>
      <w:bookmarkStart w:id="15" w:name="_ENREF_15"/>
      <w:r w:rsidRPr="003F1997">
        <w:rPr>
          <w:rFonts w:ascii="Cambria" w:hAnsi="Cambria"/>
          <w:noProof/>
        </w:rPr>
        <w:t xml:space="preserve">Dauphas, N., and A. Pourmand (2011), Hf-W-Th evidence for rapid growth of Mars and its status as a planetary embryo, </w:t>
      </w:r>
      <w:r w:rsidRPr="003F1997">
        <w:rPr>
          <w:rFonts w:ascii="Cambria" w:hAnsi="Cambria"/>
          <w:i/>
          <w:noProof/>
        </w:rPr>
        <w:t>Nature</w:t>
      </w:r>
      <w:r w:rsidRPr="003F1997">
        <w:rPr>
          <w:rFonts w:ascii="Cambria" w:hAnsi="Cambria"/>
          <w:noProof/>
        </w:rPr>
        <w:t xml:space="preserve">, </w:t>
      </w:r>
      <w:r w:rsidRPr="003F1997">
        <w:rPr>
          <w:rFonts w:ascii="Cambria" w:hAnsi="Cambria"/>
          <w:i/>
          <w:noProof/>
        </w:rPr>
        <w:t>473</w:t>
      </w:r>
      <w:r w:rsidRPr="003F1997">
        <w:rPr>
          <w:rFonts w:ascii="Cambria" w:hAnsi="Cambria"/>
          <w:noProof/>
        </w:rPr>
        <w:t>(7348), 489-492.</w:t>
      </w:r>
      <w:bookmarkEnd w:id="15"/>
    </w:p>
    <w:p w:rsidR="003F1997" w:rsidRPr="003F1997" w:rsidRDefault="003F1997" w:rsidP="003F1997">
      <w:pPr>
        <w:rPr>
          <w:rFonts w:ascii="Cambria" w:hAnsi="Cambria"/>
          <w:noProof/>
        </w:rPr>
      </w:pPr>
      <w:bookmarkStart w:id="16" w:name="_ENREF_16"/>
      <w:r w:rsidRPr="003F1997">
        <w:rPr>
          <w:rFonts w:ascii="Cambria" w:hAnsi="Cambria"/>
          <w:noProof/>
        </w:rPr>
        <w:t xml:space="preserve">Elkins-Tanton, L. T. (2008), Linked magma ocean solidification and atmospheric growth for Earth and Mars, </w:t>
      </w:r>
      <w:r w:rsidRPr="003F1997">
        <w:rPr>
          <w:rFonts w:ascii="Cambria" w:hAnsi="Cambria"/>
          <w:i/>
          <w:noProof/>
        </w:rPr>
        <w:t>Earth Planet. Sci. Lett.</w:t>
      </w:r>
      <w:r w:rsidRPr="003F1997">
        <w:rPr>
          <w:rFonts w:ascii="Cambria" w:hAnsi="Cambria"/>
          <w:noProof/>
        </w:rPr>
        <w:t xml:space="preserve">, </w:t>
      </w:r>
      <w:r w:rsidRPr="003F1997">
        <w:rPr>
          <w:rFonts w:ascii="Cambria" w:hAnsi="Cambria"/>
          <w:i/>
          <w:noProof/>
        </w:rPr>
        <w:t>271</w:t>
      </w:r>
      <w:r w:rsidRPr="003F1997">
        <w:rPr>
          <w:rFonts w:ascii="Cambria" w:hAnsi="Cambria"/>
          <w:noProof/>
        </w:rPr>
        <w:t>(1-4), 181-191.</w:t>
      </w:r>
      <w:bookmarkEnd w:id="16"/>
    </w:p>
    <w:p w:rsidR="003F1997" w:rsidRPr="003F1997" w:rsidRDefault="003F1997" w:rsidP="003F1997">
      <w:pPr>
        <w:rPr>
          <w:rFonts w:ascii="Cambria" w:hAnsi="Cambria"/>
          <w:noProof/>
        </w:rPr>
      </w:pPr>
      <w:bookmarkStart w:id="17" w:name="_ENREF_17"/>
      <w:r w:rsidRPr="003F1997">
        <w:rPr>
          <w:rFonts w:ascii="Cambria" w:hAnsi="Cambria"/>
          <w:noProof/>
        </w:rPr>
        <w:t xml:space="preserve">Genda, H., E. Kokubo, and S. Ida (2011), Giant Impacts and Terrestrial Planet Formation, </w:t>
      </w:r>
      <w:r w:rsidRPr="003F1997">
        <w:rPr>
          <w:rFonts w:ascii="Cambria" w:hAnsi="Cambria"/>
          <w:i/>
          <w:noProof/>
        </w:rPr>
        <w:t>Lunar &amp; Planet. Sci. Conf.</w:t>
      </w:r>
      <w:r w:rsidRPr="003F1997">
        <w:rPr>
          <w:rFonts w:ascii="Cambria" w:hAnsi="Cambria"/>
          <w:noProof/>
        </w:rPr>
        <w:t xml:space="preserve">, </w:t>
      </w:r>
      <w:r w:rsidRPr="003F1997">
        <w:rPr>
          <w:rFonts w:ascii="Cambria" w:hAnsi="Cambria"/>
          <w:i/>
          <w:noProof/>
        </w:rPr>
        <w:t>42</w:t>
      </w:r>
      <w:r w:rsidRPr="003F1997">
        <w:rPr>
          <w:rFonts w:ascii="Cambria" w:hAnsi="Cambria"/>
          <w:noProof/>
        </w:rPr>
        <w:t>, Abs. 2090.</w:t>
      </w:r>
      <w:bookmarkEnd w:id="17"/>
    </w:p>
    <w:p w:rsidR="003F1997" w:rsidRPr="003F1997" w:rsidRDefault="003F1997" w:rsidP="003F1997">
      <w:pPr>
        <w:rPr>
          <w:rFonts w:ascii="Cambria" w:hAnsi="Cambria"/>
          <w:noProof/>
        </w:rPr>
      </w:pPr>
      <w:bookmarkStart w:id="18" w:name="_ENREF_18"/>
      <w:r w:rsidRPr="003F1997">
        <w:rPr>
          <w:rFonts w:ascii="Cambria" w:hAnsi="Cambria"/>
          <w:noProof/>
        </w:rPr>
        <w:t xml:space="preserve">Gomes, R., H. F. Levison, K. Tsiganis, and A. Morbidelli (2005), Origin of the cataclysmic Late Heavy Bombardment period of the terrestrial planets, </w:t>
      </w:r>
      <w:r w:rsidRPr="003F1997">
        <w:rPr>
          <w:rFonts w:ascii="Cambria" w:hAnsi="Cambria"/>
          <w:i/>
          <w:noProof/>
        </w:rPr>
        <w:t>Nature</w:t>
      </w:r>
      <w:r w:rsidRPr="003F1997">
        <w:rPr>
          <w:rFonts w:ascii="Cambria" w:hAnsi="Cambria"/>
          <w:noProof/>
        </w:rPr>
        <w:t xml:space="preserve">, </w:t>
      </w:r>
      <w:r w:rsidRPr="003F1997">
        <w:rPr>
          <w:rFonts w:ascii="Cambria" w:hAnsi="Cambria"/>
          <w:i/>
          <w:noProof/>
        </w:rPr>
        <w:t>435</w:t>
      </w:r>
      <w:r w:rsidRPr="003F1997">
        <w:rPr>
          <w:rFonts w:ascii="Cambria" w:hAnsi="Cambria"/>
          <w:noProof/>
        </w:rPr>
        <w:t>(7041), 466-469.</w:t>
      </w:r>
      <w:bookmarkEnd w:id="18"/>
    </w:p>
    <w:p w:rsidR="003F1997" w:rsidRPr="003F1997" w:rsidRDefault="003F1997" w:rsidP="003F1997">
      <w:pPr>
        <w:rPr>
          <w:rFonts w:ascii="Cambria" w:hAnsi="Cambria"/>
          <w:noProof/>
        </w:rPr>
      </w:pPr>
      <w:bookmarkStart w:id="19" w:name="_ENREF_19"/>
      <w:r w:rsidRPr="003F1997">
        <w:rPr>
          <w:rFonts w:ascii="Cambria" w:hAnsi="Cambria"/>
          <w:noProof/>
        </w:rPr>
        <w:t xml:space="preserve">Hansen, B. M. S. (2009), Formation of the Terrestrial Planets from a Narrow Annulus, </w:t>
      </w:r>
      <w:r w:rsidRPr="003F1997">
        <w:rPr>
          <w:rFonts w:ascii="Cambria" w:hAnsi="Cambria"/>
          <w:i/>
          <w:noProof/>
        </w:rPr>
        <w:t>The Astrophysical Journal</w:t>
      </w:r>
      <w:r w:rsidRPr="003F1997">
        <w:rPr>
          <w:rFonts w:ascii="Cambria" w:hAnsi="Cambria"/>
          <w:noProof/>
        </w:rPr>
        <w:t xml:space="preserve">, </w:t>
      </w:r>
      <w:r w:rsidRPr="003F1997">
        <w:rPr>
          <w:rFonts w:ascii="Cambria" w:hAnsi="Cambria"/>
          <w:i/>
          <w:noProof/>
        </w:rPr>
        <w:t>703</w:t>
      </w:r>
      <w:r w:rsidRPr="003F1997">
        <w:rPr>
          <w:rFonts w:ascii="Cambria" w:hAnsi="Cambria"/>
          <w:noProof/>
        </w:rPr>
        <w:t>(1), 1131.</w:t>
      </w:r>
      <w:bookmarkEnd w:id="19"/>
    </w:p>
    <w:p w:rsidR="003F1997" w:rsidRPr="003F1997" w:rsidRDefault="003F1997" w:rsidP="003F1997">
      <w:pPr>
        <w:rPr>
          <w:rFonts w:ascii="Cambria" w:hAnsi="Cambria"/>
          <w:noProof/>
        </w:rPr>
      </w:pPr>
      <w:bookmarkStart w:id="20" w:name="_ENREF_20"/>
      <w:r w:rsidRPr="003F1997">
        <w:rPr>
          <w:rFonts w:ascii="Cambria" w:hAnsi="Cambria"/>
          <w:noProof/>
        </w:rPr>
        <w:t xml:space="preserve">Jacobsen, S. B. (2003), How Old Is Planet Earth?, </w:t>
      </w:r>
      <w:r w:rsidRPr="003F1997">
        <w:rPr>
          <w:rFonts w:ascii="Cambria" w:hAnsi="Cambria"/>
          <w:i/>
          <w:noProof/>
        </w:rPr>
        <w:t>Science</w:t>
      </w:r>
      <w:r w:rsidRPr="003F1997">
        <w:rPr>
          <w:rFonts w:ascii="Cambria" w:hAnsi="Cambria"/>
          <w:noProof/>
        </w:rPr>
        <w:t xml:space="preserve">, </w:t>
      </w:r>
      <w:r w:rsidRPr="003F1997">
        <w:rPr>
          <w:rFonts w:ascii="Cambria" w:hAnsi="Cambria"/>
          <w:i/>
          <w:noProof/>
        </w:rPr>
        <w:t>300</w:t>
      </w:r>
      <w:r w:rsidRPr="003F1997">
        <w:rPr>
          <w:rFonts w:ascii="Cambria" w:hAnsi="Cambria"/>
          <w:noProof/>
        </w:rPr>
        <w:t>(5625), 1513-1514.</w:t>
      </w:r>
      <w:bookmarkEnd w:id="20"/>
    </w:p>
    <w:p w:rsidR="003F1997" w:rsidRPr="003F1997" w:rsidRDefault="003F1997" w:rsidP="003F1997">
      <w:pPr>
        <w:rPr>
          <w:rFonts w:ascii="Cambria" w:hAnsi="Cambria"/>
          <w:noProof/>
        </w:rPr>
      </w:pPr>
      <w:bookmarkStart w:id="21" w:name="_ENREF_21"/>
      <w:r w:rsidRPr="003F1997">
        <w:rPr>
          <w:rFonts w:ascii="Cambria" w:hAnsi="Cambria"/>
          <w:noProof/>
        </w:rPr>
        <w:t xml:space="preserve">Jacobsen, S. B. (2005), The Hf-W isotopic system and the origin of the Earth and Moon, </w:t>
      </w:r>
      <w:r w:rsidRPr="003F1997">
        <w:rPr>
          <w:rFonts w:ascii="Cambria" w:hAnsi="Cambria"/>
          <w:i/>
          <w:noProof/>
        </w:rPr>
        <w:t>Annu. Rev. Earth Planet. Sci.</w:t>
      </w:r>
      <w:r w:rsidRPr="003F1997">
        <w:rPr>
          <w:rFonts w:ascii="Cambria" w:hAnsi="Cambria"/>
          <w:noProof/>
        </w:rPr>
        <w:t xml:space="preserve">, </w:t>
      </w:r>
      <w:r w:rsidRPr="003F1997">
        <w:rPr>
          <w:rFonts w:ascii="Cambria" w:hAnsi="Cambria"/>
          <w:i/>
          <w:noProof/>
        </w:rPr>
        <w:t>33</w:t>
      </w:r>
      <w:r w:rsidRPr="003F1997">
        <w:rPr>
          <w:rFonts w:ascii="Cambria" w:hAnsi="Cambria"/>
          <w:noProof/>
        </w:rPr>
        <w:t>, 531-570.</w:t>
      </w:r>
      <w:bookmarkEnd w:id="21"/>
    </w:p>
    <w:p w:rsidR="003F1997" w:rsidRPr="003F1997" w:rsidRDefault="003F1997" w:rsidP="003F1997">
      <w:pPr>
        <w:rPr>
          <w:rFonts w:ascii="Cambria" w:hAnsi="Cambria"/>
          <w:noProof/>
        </w:rPr>
      </w:pPr>
      <w:bookmarkStart w:id="22" w:name="_ENREF_22"/>
      <w:r w:rsidRPr="003F1997">
        <w:rPr>
          <w:rFonts w:ascii="Cambria" w:hAnsi="Cambria"/>
          <w:noProof/>
        </w:rPr>
        <w:t xml:space="preserve">Johansen, A., J. S. Oishi, M. M. Mac Low, H. Klahr, and T. Henning (2007), Rapid planetesimal formation in turbulent circumstellar disks, </w:t>
      </w:r>
      <w:r w:rsidRPr="003F1997">
        <w:rPr>
          <w:rFonts w:ascii="Cambria" w:hAnsi="Cambria"/>
          <w:i/>
          <w:noProof/>
        </w:rPr>
        <w:t>Nature</w:t>
      </w:r>
      <w:r w:rsidRPr="003F1997">
        <w:rPr>
          <w:rFonts w:ascii="Cambria" w:hAnsi="Cambria"/>
          <w:noProof/>
        </w:rPr>
        <w:t xml:space="preserve">, </w:t>
      </w:r>
      <w:r w:rsidRPr="003F1997">
        <w:rPr>
          <w:rFonts w:ascii="Cambria" w:hAnsi="Cambria"/>
          <w:i/>
          <w:noProof/>
        </w:rPr>
        <w:t>448</w:t>
      </w:r>
      <w:r w:rsidRPr="003F1997">
        <w:rPr>
          <w:rFonts w:ascii="Cambria" w:hAnsi="Cambria"/>
          <w:noProof/>
        </w:rPr>
        <w:t>(7157), 1022-1025.</w:t>
      </w:r>
      <w:bookmarkEnd w:id="22"/>
    </w:p>
    <w:p w:rsidR="003F1997" w:rsidRPr="003F1997" w:rsidRDefault="003F1997" w:rsidP="003F1997">
      <w:pPr>
        <w:rPr>
          <w:rFonts w:ascii="Cambria" w:hAnsi="Cambria"/>
          <w:noProof/>
        </w:rPr>
      </w:pPr>
      <w:bookmarkStart w:id="23" w:name="_ENREF_23"/>
      <w:r w:rsidRPr="003F1997">
        <w:rPr>
          <w:rFonts w:ascii="Cambria" w:hAnsi="Cambria"/>
          <w:noProof/>
        </w:rPr>
        <w:t xml:space="preserve">Kenyon, S. J., and B. C. Bromley (2006), Terrestrial planet formation. I. The transition from oligarchic growth to chaotic growth, </w:t>
      </w:r>
      <w:r w:rsidRPr="003F1997">
        <w:rPr>
          <w:rFonts w:ascii="Cambria" w:hAnsi="Cambria"/>
          <w:i/>
          <w:noProof/>
        </w:rPr>
        <w:t>Astron. J.</w:t>
      </w:r>
      <w:r w:rsidRPr="003F1997">
        <w:rPr>
          <w:rFonts w:ascii="Cambria" w:hAnsi="Cambria"/>
          <w:noProof/>
        </w:rPr>
        <w:t xml:space="preserve">, </w:t>
      </w:r>
      <w:r w:rsidRPr="003F1997">
        <w:rPr>
          <w:rFonts w:ascii="Cambria" w:hAnsi="Cambria"/>
          <w:i/>
          <w:noProof/>
        </w:rPr>
        <w:t>131</w:t>
      </w:r>
      <w:r w:rsidRPr="003F1997">
        <w:rPr>
          <w:rFonts w:ascii="Cambria" w:hAnsi="Cambria"/>
          <w:noProof/>
        </w:rPr>
        <w:t>(3), 1837-1850.</w:t>
      </w:r>
      <w:bookmarkEnd w:id="23"/>
    </w:p>
    <w:p w:rsidR="003F1997" w:rsidRPr="003F1997" w:rsidRDefault="003F1997" w:rsidP="003F1997">
      <w:pPr>
        <w:rPr>
          <w:rFonts w:ascii="Cambria" w:hAnsi="Cambria"/>
          <w:noProof/>
        </w:rPr>
      </w:pPr>
      <w:bookmarkStart w:id="24" w:name="_ENREF_24"/>
      <w:r w:rsidRPr="003F1997">
        <w:rPr>
          <w:rFonts w:ascii="Cambria" w:hAnsi="Cambria"/>
          <w:noProof/>
        </w:rPr>
        <w:t xml:space="preserve">Kleine, T., M. Touboul, B. Bourdon, F. Nimmo, K. Mezger, H. Palme, S. B. Jacobsen, Q. Z. Yin, and A. N. Halliday (2009), Hf-W chronology of the accretion and early evolution of asteroids and terrestrial planets, </w:t>
      </w:r>
      <w:r w:rsidRPr="003F1997">
        <w:rPr>
          <w:rFonts w:ascii="Cambria" w:hAnsi="Cambria"/>
          <w:i/>
          <w:noProof/>
        </w:rPr>
        <w:t>Geochim. Cosmochim. Acta</w:t>
      </w:r>
      <w:r w:rsidRPr="003F1997">
        <w:rPr>
          <w:rFonts w:ascii="Cambria" w:hAnsi="Cambria"/>
          <w:noProof/>
        </w:rPr>
        <w:t xml:space="preserve">, </w:t>
      </w:r>
      <w:r w:rsidRPr="003F1997">
        <w:rPr>
          <w:rFonts w:ascii="Cambria" w:hAnsi="Cambria"/>
          <w:i/>
          <w:noProof/>
        </w:rPr>
        <w:t>73</w:t>
      </w:r>
      <w:r w:rsidRPr="003F1997">
        <w:rPr>
          <w:rFonts w:ascii="Cambria" w:hAnsi="Cambria"/>
          <w:noProof/>
        </w:rPr>
        <w:t>(17), 5150-5188.</w:t>
      </w:r>
      <w:bookmarkEnd w:id="24"/>
    </w:p>
    <w:p w:rsidR="003F1997" w:rsidRPr="003F1997" w:rsidRDefault="003F1997" w:rsidP="003F1997">
      <w:pPr>
        <w:rPr>
          <w:rFonts w:ascii="Cambria" w:hAnsi="Cambria"/>
          <w:noProof/>
        </w:rPr>
      </w:pPr>
      <w:bookmarkStart w:id="25" w:name="_ENREF_25"/>
      <w:r w:rsidRPr="003F1997">
        <w:rPr>
          <w:rFonts w:ascii="Cambria" w:hAnsi="Cambria"/>
          <w:noProof/>
        </w:rPr>
        <w:t xml:space="preserve">Kokubo, E., J. Kominami, and S. Ida (2006), Formation of terrestrial planets from protoplanets. I. Statistics of basic dynamical properties, </w:t>
      </w:r>
      <w:r w:rsidRPr="003F1997">
        <w:rPr>
          <w:rFonts w:ascii="Cambria" w:hAnsi="Cambria"/>
          <w:i/>
          <w:noProof/>
        </w:rPr>
        <w:t>Astrophys. J.</w:t>
      </w:r>
      <w:r w:rsidRPr="003F1997">
        <w:rPr>
          <w:rFonts w:ascii="Cambria" w:hAnsi="Cambria"/>
          <w:noProof/>
        </w:rPr>
        <w:t xml:space="preserve">, </w:t>
      </w:r>
      <w:r w:rsidRPr="003F1997">
        <w:rPr>
          <w:rFonts w:ascii="Cambria" w:hAnsi="Cambria"/>
          <w:i/>
          <w:noProof/>
        </w:rPr>
        <w:t>642</w:t>
      </w:r>
      <w:r w:rsidRPr="003F1997">
        <w:rPr>
          <w:rFonts w:ascii="Cambria" w:hAnsi="Cambria"/>
          <w:noProof/>
        </w:rPr>
        <w:t>(2), 1131-1139.</w:t>
      </w:r>
      <w:bookmarkEnd w:id="25"/>
    </w:p>
    <w:p w:rsidR="003F1997" w:rsidRPr="003F1997" w:rsidRDefault="003F1997" w:rsidP="003F1997">
      <w:pPr>
        <w:rPr>
          <w:rFonts w:ascii="Cambria" w:hAnsi="Cambria"/>
          <w:noProof/>
        </w:rPr>
      </w:pPr>
      <w:bookmarkStart w:id="26" w:name="_ENREF_26"/>
      <w:r w:rsidRPr="003F1997">
        <w:rPr>
          <w:rFonts w:ascii="Cambria" w:hAnsi="Cambria"/>
          <w:noProof/>
        </w:rPr>
        <w:t xml:space="preserve">Kraus, R. G., S. T. Stewart, D. C. Swift, C. A. Bolme, R. Smith, S. Hamel, B. Hammel, D. K. Spaulding, D. G. Hicks, J. H. Eggert, and G. W. Collins (2012), Shock vaporization of silica and the thermodynamics of planetary impact events, </w:t>
      </w:r>
      <w:r w:rsidRPr="003F1997">
        <w:rPr>
          <w:rFonts w:ascii="Cambria" w:hAnsi="Cambria"/>
          <w:i/>
          <w:noProof/>
        </w:rPr>
        <w:t>J. Geophysical Research -- Planets</w:t>
      </w:r>
      <w:r w:rsidRPr="003F1997">
        <w:rPr>
          <w:rFonts w:ascii="Cambria" w:hAnsi="Cambria"/>
          <w:noProof/>
        </w:rPr>
        <w:t xml:space="preserve">, submitted. Preprint available at </w:t>
      </w:r>
      <w:hyperlink r:id="rId14" w:history="1">
        <w:r w:rsidRPr="003F1997">
          <w:rPr>
            <w:rStyle w:val="Hyperlink"/>
            <w:noProof/>
          </w:rPr>
          <w:t>http://www.people.fas.harvard.edu/~rkraus</w:t>
        </w:r>
      </w:hyperlink>
      <w:r w:rsidRPr="003F1997">
        <w:rPr>
          <w:rFonts w:ascii="Cambria" w:hAnsi="Cambria"/>
          <w:noProof/>
        </w:rPr>
        <w:t>.</w:t>
      </w:r>
      <w:bookmarkEnd w:id="26"/>
    </w:p>
    <w:p w:rsidR="003F1997" w:rsidRPr="003F1997" w:rsidRDefault="003F1997" w:rsidP="003F1997">
      <w:pPr>
        <w:rPr>
          <w:rFonts w:ascii="Cambria" w:hAnsi="Cambria"/>
          <w:noProof/>
        </w:rPr>
      </w:pPr>
      <w:bookmarkStart w:id="27" w:name="_ENREF_27"/>
      <w:r w:rsidRPr="003F1997">
        <w:rPr>
          <w:rFonts w:ascii="Cambria" w:hAnsi="Cambria"/>
          <w:noProof/>
        </w:rPr>
        <w:t xml:space="preserve">Kurosawa, K., T. Kadono, S. Sugita, K. Shigemori, T. Sakaiya, Y. Hironaka, N. Ozaki, A. Shiroshita, Y. Cho, S. Tachibana, T. Vinci, S. Ohno, R. Kodama, and T. Matsui (2012), Shock-induced silicate vaporization: The role of electrons, </w:t>
      </w:r>
      <w:r w:rsidRPr="003F1997">
        <w:rPr>
          <w:rFonts w:ascii="Cambria" w:hAnsi="Cambria"/>
          <w:i/>
          <w:noProof/>
        </w:rPr>
        <w:t>J. Geophys. Res.</w:t>
      </w:r>
      <w:r w:rsidRPr="003F1997">
        <w:rPr>
          <w:rFonts w:ascii="Cambria" w:hAnsi="Cambria"/>
          <w:noProof/>
        </w:rPr>
        <w:t xml:space="preserve">, </w:t>
      </w:r>
      <w:r w:rsidRPr="003F1997">
        <w:rPr>
          <w:rFonts w:ascii="Cambria" w:hAnsi="Cambria"/>
          <w:i/>
          <w:noProof/>
        </w:rPr>
        <w:t>117</w:t>
      </w:r>
      <w:r w:rsidRPr="003F1997">
        <w:rPr>
          <w:rFonts w:ascii="Cambria" w:hAnsi="Cambria"/>
          <w:noProof/>
        </w:rPr>
        <w:t>(E4), E04007.</w:t>
      </w:r>
      <w:bookmarkEnd w:id="27"/>
    </w:p>
    <w:p w:rsidR="003F1997" w:rsidRPr="003F1997" w:rsidRDefault="003F1997" w:rsidP="003F1997">
      <w:pPr>
        <w:rPr>
          <w:rFonts w:ascii="Cambria" w:hAnsi="Cambria"/>
          <w:noProof/>
        </w:rPr>
      </w:pPr>
      <w:bookmarkStart w:id="28" w:name="_ENREF_28"/>
      <w:r w:rsidRPr="003F1997">
        <w:rPr>
          <w:rFonts w:ascii="Cambria" w:hAnsi="Cambria"/>
          <w:noProof/>
        </w:rPr>
        <w:t xml:space="preserve">Leinhardt, Z. M., and S. T. Stewart (2012), Collisions between Gravity-Dominated Bodies: I. Outcome Regimes and Scaling Laws, </w:t>
      </w:r>
      <w:r w:rsidRPr="003F1997">
        <w:rPr>
          <w:rFonts w:ascii="Cambria" w:hAnsi="Cambria"/>
          <w:i/>
          <w:noProof/>
        </w:rPr>
        <w:t>Astrophys. J.</w:t>
      </w:r>
      <w:r w:rsidRPr="003F1997">
        <w:rPr>
          <w:rFonts w:ascii="Cambria" w:hAnsi="Cambria"/>
          <w:noProof/>
        </w:rPr>
        <w:t xml:space="preserve">, </w:t>
      </w:r>
      <w:r w:rsidRPr="003F1997">
        <w:rPr>
          <w:rFonts w:ascii="Cambria" w:hAnsi="Cambria"/>
          <w:i/>
          <w:noProof/>
        </w:rPr>
        <w:t>745</w:t>
      </w:r>
      <w:r w:rsidRPr="003F1997">
        <w:rPr>
          <w:rFonts w:ascii="Cambria" w:hAnsi="Cambria"/>
          <w:noProof/>
        </w:rPr>
        <w:t>, 79 (27pp).</w:t>
      </w:r>
      <w:bookmarkEnd w:id="28"/>
    </w:p>
    <w:p w:rsidR="003F1997" w:rsidRPr="003F1997" w:rsidRDefault="003F1997" w:rsidP="003F1997">
      <w:pPr>
        <w:rPr>
          <w:rFonts w:ascii="Cambria" w:hAnsi="Cambria"/>
          <w:noProof/>
        </w:rPr>
      </w:pPr>
      <w:bookmarkStart w:id="29" w:name="_ENREF_29"/>
      <w:r w:rsidRPr="003F1997">
        <w:rPr>
          <w:rFonts w:ascii="Cambria" w:hAnsi="Cambria"/>
          <w:noProof/>
        </w:rPr>
        <w:t xml:space="preserve">Levison, H., D. Nesvorny, C. Agnor, and A. Morbidelli (2005), The Role of Dynamical Friction in Terrestrial Planet Formation, </w:t>
      </w:r>
      <w:r w:rsidRPr="003F1997">
        <w:rPr>
          <w:rFonts w:ascii="Cambria" w:hAnsi="Cambria"/>
          <w:i/>
          <w:noProof/>
        </w:rPr>
        <w:t>37th DPS Meeting</w:t>
      </w:r>
      <w:r w:rsidRPr="003F1997">
        <w:rPr>
          <w:rFonts w:ascii="Cambria" w:hAnsi="Cambria"/>
          <w:noProof/>
        </w:rPr>
        <w:t>, Abs. 25.01.</w:t>
      </w:r>
      <w:bookmarkEnd w:id="29"/>
    </w:p>
    <w:p w:rsidR="003F1997" w:rsidRPr="003F1997" w:rsidRDefault="003F1997" w:rsidP="003F1997">
      <w:pPr>
        <w:rPr>
          <w:rFonts w:ascii="Cambria" w:hAnsi="Cambria"/>
          <w:noProof/>
        </w:rPr>
      </w:pPr>
      <w:bookmarkStart w:id="30" w:name="_ENREF_30"/>
      <w:r w:rsidRPr="003F1997">
        <w:rPr>
          <w:rFonts w:ascii="Cambria" w:hAnsi="Cambria"/>
          <w:noProof/>
        </w:rPr>
        <w:lastRenderedPageBreak/>
        <w:t xml:space="preserve">Lugmair, G. W., and A. Shukolyukov (1998), Early solar system timescales according to 53Mn-53Cr systematics - Ibitira, </w:t>
      </w:r>
      <w:r w:rsidRPr="003F1997">
        <w:rPr>
          <w:rFonts w:ascii="Cambria" w:hAnsi="Cambria"/>
          <w:i/>
          <w:noProof/>
        </w:rPr>
        <w:t>Geochim. Cosmochim. Acta</w:t>
      </w:r>
      <w:r w:rsidRPr="003F1997">
        <w:rPr>
          <w:rFonts w:ascii="Cambria" w:hAnsi="Cambria"/>
          <w:noProof/>
        </w:rPr>
        <w:t xml:space="preserve">, </w:t>
      </w:r>
      <w:r w:rsidRPr="003F1997">
        <w:rPr>
          <w:rFonts w:ascii="Cambria" w:hAnsi="Cambria"/>
          <w:i/>
          <w:noProof/>
        </w:rPr>
        <w:t>62</w:t>
      </w:r>
      <w:r w:rsidRPr="003F1997">
        <w:rPr>
          <w:rFonts w:ascii="Cambria" w:hAnsi="Cambria"/>
          <w:noProof/>
        </w:rPr>
        <w:t>(16), 2863-2886.</w:t>
      </w:r>
      <w:bookmarkEnd w:id="30"/>
    </w:p>
    <w:p w:rsidR="003F1997" w:rsidRPr="003F1997" w:rsidRDefault="003F1997" w:rsidP="003F1997">
      <w:pPr>
        <w:rPr>
          <w:rFonts w:ascii="Cambria" w:hAnsi="Cambria"/>
          <w:noProof/>
        </w:rPr>
      </w:pPr>
      <w:bookmarkStart w:id="31" w:name="_ENREF_31"/>
      <w:r w:rsidRPr="003F1997">
        <w:rPr>
          <w:rFonts w:ascii="Cambria" w:hAnsi="Cambria"/>
          <w:noProof/>
        </w:rPr>
        <w:t xml:space="preserve">Melosh, H. J. (1990), Giant impacts and the thermal state of the early Earth, in </w:t>
      </w:r>
      <w:r w:rsidRPr="003F1997">
        <w:rPr>
          <w:rFonts w:ascii="Cambria" w:hAnsi="Cambria"/>
          <w:i/>
          <w:noProof/>
        </w:rPr>
        <w:t>Origin of the Earth</w:t>
      </w:r>
      <w:r w:rsidRPr="003F1997">
        <w:rPr>
          <w:rFonts w:ascii="Cambria" w:hAnsi="Cambria"/>
          <w:noProof/>
        </w:rPr>
        <w:t>, edited by H. E. Newsom and J. H. Jones, pp. 69-83, Oxford U. Press, New York.</w:t>
      </w:r>
      <w:bookmarkEnd w:id="31"/>
    </w:p>
    <w:p w:rsidR="003F1997" w:rsidRPr="003F1997" w:rsidRDefault="003F1997" w:rsidP="003F1997">
      <w:pPr>
        <w:rPr>
          <w:rFonts w:ascii="Cambria" w:hAnsi="Cambria"/>
          <w:noProof/>
        </w:rPr>
      </w:pPr>
      <w:bookmarkStart w:id="32" w:name="_ENREF_32"/>
      <w:r w:rsidRPr="003F1997">
        <w:rPr>
          <w:rFonts w:ascii="Cambria" w:hAnsi="Cambria"/>
          <w:noProof/>
        </w:rPr>
        <w:t xml:space="preserve">Morbidelli, A., J. I. Lunine, D. P. O'Brien, S. N. Raymond, and K. J. Walsh (2012), Building Terrestrial Planets, </w:t>
      </w:r>
      <w:r w:rsidRPr="003F1997">
        <w:rPr>
          <w:rFonts w:ascii="Cambria" w:hAnsi="Cambria"/>
          <w:i/>
          <w:noProof/>
        </w:rPr>
        <w:t>Annu. Rev. Earth Planet. Sci.</w:t>
      </w:r>
      <w:r w:rsidRPr="003F1997">
        <w:rPr>
          <w:rFonts w:ascii="Cambria" w:hAnsi="Cambria"/>
          <w:noProof/>
        </w:rPr>
        <w:t xml:space="preserve">, </w:t>
      </w:r>
      <w:r w:rsidRPr="003F1997">
        <w:rPr>
          <w:rFonts w:ascii="Cambria" w:hAnsi="Cambria"/>
          <w:i/>
          <w:noProof/>
        </w:rPr>
        <w:t>40</w:t>
      </w:r>
      <w:r w:rsidRPr="003F1997">
        <w:rPr>
          <w:rFonts w:ascii="Cambria" w:hAnsi="Cambria"/>
          <w:noProof/>
        </w:rPr>
        <w:t>(1), 251-275.</w:t>
      </w:r>
      <w:bookmarkEnd w:id="32"/>
    </w:p>
    <w:p w:rsidR="003F1997" w:rsidRPr="003F1997" w:rsidRDefault="003F1997" w:rsidP="003F1997">
      <w:pPr>
        <w:rPr>
          <w:rFonts w:ascii="Cambria" w:hAnsi="Cambria"/>
          <w:noProof/>
        </w:rPr>
      </w:pPr>
      <w:bookmarkStart w:id="33" w:name="_ENREF_33"/>
      <w:r w:rsidRPr="003F1997">
        <w:rPr>
          <w:rFonts w:ascii="Cambria" w:hAnsi="Cambria"/>
          <w:noProof/>
        </w:rPr>
        <w:t xml:space="preserve">Morishima, R., J. Stadel, and B. Moore (2010), From planetesimals to terrestrial planets: N-body simulations including the effects of nebular gas and giant planets, </w:t>
      </w:r>
      <w:r w:rsidRPr="003F1997">
        <w:rPr>
          <w:rFonts w:ascii="Cambria" w:hAnsi="Cambria"/>
          <w:i/>
          <w:noProof/>
        </w:rPr>
        <w:t>Icarus</w:t>
      </w:r>
      <w:r w:rsidRPr="003F1997">
        <w:rPr>
          <w:rFonts w:ascii="Cambria" w:hAnsi="Cambria"/>
          <w:noProof/>
        </w:rPr>
        <w:t xml:space="preserve">, </w:t>
      </w:r>
      <w:r w:rsidRPr="003F1997">
        <w:rPr>
          <w:rFonts w:ascii="Cambria" w:hAnsi="Cambria"/>
          <w:i/>
          <w:noProof/>
        </w:rPr>
        <w:t>207</w:t>
      </w:r>
      <w:r w:rsidRPr="003F1997">
        <w:rPr>
          <w:rFonts w:ascii="Cambria" w:hAnsi="Cambria"/>
          <w:noProof/>
        </w:rPr>
        <w:t>(2), 517-535.</w:t>
      </w:r>
      <w:bookmarkEnd w:id="33"/>
    </w:p>
    <w:p w:rsidR="003F1997" w:rsidRPr="003F1997" w:rsidRDefault="003F1997" w:rsidP="003F1997">
      <w:pPr>
        <w:rPr>
          <w:rFonts w:ascii="Cambria" w:hAnsi="Cambria"/>
          <w:noProof/>
        </w:rPr>
      </w:pPr>
      <w:bookmarkStart w:id="34" w:name="_ENREF_34"/>
      <w:r w:rsidRPr="003F1997">
        <w:rPr>
          <w:rFonts w:ascii="Cambria" w:hAnsi="Cambria"/>
          <w:noProof/>
        </w:rPr>
        <w:t xml:space="preserve">Morishima, R., M. W. Schmidt, J. Stadel, and B. Moore (2008), Formation and Accretion History of Terrestrial Planets from Runaway Growth through to Late Time: Implications for Orbital Eccentricity, </w:t>
      </w:r>
      <w:r w:rsidRPr="003F1997">
        <w:rPr>
          <w:rFonts w:ascii="Cambria" w:hAnsi="Cambria"/>
          <w:i/>
          <w:noProof/>
        </w:rPr>
        <w:t>The Astrophysical Journal</w:t>
      </w:r>
      <w:r w:rsidRPr="003F1997">
        <w:rPr>
          <w:rFonts w:ascii="Cambria" w:hAnsi="Cambria"/>
          <w:noProof/>
        </w:rPr>
        <w:t xml:space="preserve">, </w:t>
      </w:r>
      <w:r w:rsidRPr="003F1997">
        <w:rPr>
          <w:rFonts w:ascii="Cambria" w:hAnsi="Cambria"/>
          <w:i/>
          <w:noProof/>
        </w:rPr>
        <w:t>685</w:t>
      </w:r>
      <w:r w:rsidRPr="003F1997">
        <w:rPr>
          <w:rFonts w:ascii="Cambria" w:hAnsi="Cambria"/>
          <w:noProof/>
        </w:rPr>
        <w:t>(2), 1247.</w:t>
      </w:r>
      <w:bookmarkEnd w:id="34"/>
    </w:p>
    <w:p w:rsidR="003F1997" w:rsidRPr="003F1997" w:rsidRDefault="003F1997" w:rsidP="003F1997">
      <w:pPr>
        <w:rPr>
          <w:rFonts w:ascii="Cambria" w:hAnsi="Cambria"/>
          <w:noProof/>
        </w:rPr>
      </w:pPr>
      <w:bookmarkStart w:id="35" w:name="_ENREF_35"/>
      <w:r w:rsidRPr="003F1997">
        <w:rPr>
          <w:rFonts w:ascii="Cambria" w:hAnsi="Cambria"/>
          <w:noProof/>
        </w:rPr>
        <w:t xml:space="preserve">Mukhopadhyay, S. (2012), Early differentiation and volatile accretion recorded in deep-mantle neon and xenon, </w:t>
      </w:r>
      <w:r w:rsidRPr="003F1997">
        <w:rPr>
          <w:rFonts w:ascii="Cambria" w:hAnsi="Cambria"/>
          <w:i/>
          <w:noProof/>
        </w:rPr>
        <w:t>Nature</w:t>
      </w:r>
      <w:r w:rsidRPr="003F1997">
        <w:rPr>
          <w:rFonts w:ascii="Cambria" w:hAnsi="Cambria"/>
          <w:noProof/>
        </w:rPr>
        <w:t xml:space="preserve">, </w:t>
      </w:r>
      <w:r w:rsidRPr="003F1997">
        <w:rPr>
          <w:rFonts w:ascii="Cambria" w:hAnsi="Cambria"/>
          <w:i/>
          <w:noProof/>
        </w:rPr>
        <w:t>486</w:t>
      </w:r>
      <w:r w:rsidRPr="003F1997">
        <w:rPr>
          <w:rFonts w:ascii="Cambria" w:hAnsi="Cambria"/>
          <w:noProof/>
        </w:rPr>
        <w:t>(7401), 101-104.</w:t>
      </w:r>
      <w:bookmarkEnd w:id="35"/>
    </w:p>
    <w:p w:rsidR="003F1997" w:rsidRPr="003F1997" w:rsidRDefault="003F1997" w:rsidP="003F1997">
      <w:pPr>
        <w:rPr>
          <w:rFonts w:ascii="Cambria" w:hAnsi="Cambria"/>
          <w:noProof/>
        </w:rPr>
      </w:pPr>
      <w:bookmarkStart w:id="36" w:name="_ENREF_36"/>
      <w:r w:rsidRPr="003F1997">
        <w:rPr>
          <w:rFonts w:ascii="Cambria" w:hAnsi="Cambria"/>
          <w:noProof/>
        </w:rPr>
        <w:t xml:space="preserve">O'Brien, D. P., A. Morbidelli, and H. F. Levison (2006), Terrestrial planet formation with strong dynamical friction, </w:t>
      </w:r>
      <w:r w:rsidRPr="003F1997">
        <w:rPr>
          <w:rFonts w:ascii="Cambria" w:hAnsi="Cambria"/>
          <w:i/>
          <w:noProof/>
        </w:rPr>
        <w:t>Icarus</w:t>
      </w:r>
      <w:r w:rsidRPr="003F1997">
        <w:rPr>
          <w:rFonts w:ascii="Cambria" w:hAnsi="Cambria"/>
          <w:noProof/>
        </w:rPr>
        <w:t xml:space="preserve">, </w:t>
      </w:r>
      <w:r w:rsidRPr="003F1997">
        <w:rPr>
          <w:rFonts w:ascii="Cambria" w:hAnsi="Cambria"/>
          <w:i/>
          <w:noProof/>
        </w:rPr>
        <w:t>184</w:t>
      </w:r>
      <w:r w:rsidRPr="003F1997">
        <w:rPr>
          <w:rFonts w:ascii="Cambria" w:hAnsi="Cambria"/>
          <w:noProof/>
        </w:rPr>
        <w:t>(1), 39-58.</w:t>
      </w:r>
      <w:bookmarkEnd w:id="36"/>
    </w:p>
    <w:p w:rsidR="003F1997" w:rsidRPr="003F1997" w:rsidRDefault="003F1997" w:rsidP="003F1997">
      <w:pPr>
        <w:rPr>
          <w:rFonts w:ascii="Cambria" w:hAnsi="Cambria"/>
          <w:noProof/>
        </w:rPr>
      </w:pPr>
      <w:bookmarkStart w:id="37" w:name="_ENREF_37"/>
      <w:r w:rsidRPr="003F1997">
        <w:rPr>
          <w:rFonts w:ascii="Cambria" w:hAnsi="Cambria"/>
          <w:noProof/>
        </w:rPr>
        <w:t xml:space="preserve">O'Neill, H. S., and H. Palme (2008), Collisional erosion and the non-chondritic composition of the terrestrial planets, </w:t>
      </w:r>
      <w:r w:rsidRPr="003F1997">
        <w:rPr>
          <w:rFonts w:ascii="Cambria" w:hAnsi="Cambria"/>
          <w:i/>
          <w:noProof/>
        </w:rPr>
        <w:t>Phil. Trans. R. Soc. Lond. A.</w:t>
      </w:r>
      <w:r w:rsidRPr="003F1997">
        <w:rPr>
          <w:rFonts w:ascii="Cambria" w:hAnsi="Cambria"/>
          <w:noProof/>
        </w:rPr>
        <w:t xml:space="preserve">, </w:t>
      </w:r>
      <w:r w:rsidRPr="003F1997">
        <w:rPr>
          <w:rFonts w:ascii="Cambria" w:hAnsi="Cambria"/>
          <w:i/>
          <w:noProof/>
        </w:rPr>
        <w:t>28</w:t>
      </w:r>
      <w:r w:rsidRPr="003F1997">
        <w:rPr>
          <w:rFonts w:ascii="Cambria" w:hAnsi="Cambria"/>
          <w:noProof/>
        </w:rPr>
        <w:t>, 4205-4238.</w:t>
      </w:r>
      <w:bookmarkEnd w:id="37"/>
    </w:p>
    <w:p w:rsidR="003F1997" w:rsidRPr="003F1997" w:rsidRDefault="003F1997" w:rsidP="003F1997">
      <w:pPr>
        <w:rPr>
          <w:rFonts w:ascii="Cambria" w:hAnsi="Cambria"/>
          <w:noProof/>
        </w:rPr>
      </w:pPr>
      <w:bookmarkStart w:id="38" w:name="_ENREF_38"/>
      <w:r w:rsidRPr="003F1997">
        <w:rPr>
          <w:rFonts w:ascii="Cambria" w:hAnsi="Cambria"/>
          <w:noProof/>
        </w:rPr>
        <w:t xml:space="preserve">Pahlevan, K., and D. J. Stevenson (2007), Equilibration in the aftermath of the lunar-forming giant impact, </w:t>
      </w:r>
      <w:r w:rsidRPr="003F1997">
        <w:rPr>
          <w:rFonts w:ascii="Cambria" w:hAnsi="Cambria"/>
          <w:i/>
          <w:noProof/>
        </w:rPr>
        <w:t>Earth Planet. Sci. Lett.</w:t>
      </w:r>
      <w:r w:rsidRPr="003F1997">
        <w:rPr>
          <w:rFonts w:ascii="Cambria" w:hAnsi="Cambria"/>
          <w:noProof/>
        </w:rPr>
        <w:t xml:space="preserve">, </w:t>
      </w:r>
      <w:r w:rsidRPr="003F1997">
        <w:rPr>
          <w:rFonts w:ascii="Cambria" w:hAnsi="Cambria"/>
          <w:i/>
          <w:noProof/>
        </w:rPr>
        <w:t>262</w:t>
      </w:r>
      <w:r w:rsidRPr="003F1997">
        <w:rPr>
          <w:rFonts w:ascii="Cambria" w:hAnsi="Cambria"/>
          <w:noProof/>
        </w:rPr>
        <w:t>(3-4), 438-449.</w:t>
      </w:r>
      <w:bookmarkEnd w:id="38"/>
    </w:p>
    <w:p w:rsidR="003F1997" w:rsidRPr="003F1997" w:rsidRDefault="003F1997" w:rsidP="003F1997">
      <w:pPr>
        <w:rPr>
          <w:rFonts w:ascii="Cambria" w:hAnsi="Cambria"/>
          <w:noProof/>
        </w:rPr>
      </w:pPr>
      <w:bookmarkStart w:id="39" w:name="_ENREF_39"/>
      <w:r w:rsidRPr="003F1997">
        <w:rPr>
          <w:rFonts w:ascii="Cambria" w:hAnsi="Cambria"/>
          <w:noProof/>
        </w:rPr>
        <w:t xml:space="preserve">Raymond, S. N., D. P. O'Brien, A. Morbidelli, and N. A. Kaib (2009), Building the terrestrial planets: Constrained accretion in the inner Solar System, </w:t>
      </w:r>
      <w:r w:rsidRPr="003F1997">
        <w:rPr>
          <w:rFonts w:ascii="Cambria" w:hAnsi="Cambria"/>
          <w:i/>
          <w:noProof/>
        </w:rPr>
        <w:t>Icarus</w:t>
      </w:r>
      <w:r w:rsidRPr="003F1997">
        <w:rPr>
          <w:rFonts w:ascii="Cambria" w:hAnsi="Cambria"/>
          <w:noProof/>
        </w:rPr>
        <w:t xml:space="preserve">, </w:t>
      </w:r>
      <w:r w:rsidRPr="003F1997">
        <w:rPr>
          <w:rFonts w:ascii="Cambria" w:hAnsi="Cambria"/>
          <w:i/>
          <w:noProof/>
        </w:rPr>
        <w:t>203</w:t>
      </w:r>
      <w:r w:rsidRPr="003F1997">
        <w:rPr>
          <w:rFonts w:ascii="Cambria" w:hAnsi="Cambria"/>
          <w:noProof/>
        </w:rPr>
        <w:t>(2), 644-662.</w:t>
      </w:r>
      <w:bookmarkEnd w:id="39"/>
    </w:p>
    <w:p w:rsidR="003F1997" w:rsidRPr="003F1997" w:rsidRDefault="003F1997" w:rsidP="003F1997">
      <w:pPr>
        <w:rPr>
          <w:rFonts w:ascii="Cambria" w:hAnsi="Cambria"/>
          <w:noProof/>
        </w:rPr>
      </w:pPr>
      <w:bookmarkStart w:id="40" w:name="_ENREF_40"/>
      <w:r w:rsidRPr="003F1997">
        <w:rPr>
          <w:rFonts w:ascii="Cambria" w:hAnsi="Cambria"/>
          <w:noProof/>
        </w:rPr>
        <w:t xml:space="preserve">Reufer, A., M. M. M. Meier, W. Benz, and R. Wieler (2011), Obtaining higher target material proportions in the giant impact by changing impact parameters and impactor composition, </w:t>
      </w:r>
      <w:r w:rsidRPr="003F1997">
        <w:rPr>
          <w:rFonts w:ascii="Cambria" w:hAnsi="Cambria"/>
          <w:i/>
          <w:noProof/>
        </w:rPr>
        <w:t>Lunar &amp; Planet. Sci. Conf.</w:t>
      </w:r>
      <w:r w:rsidRPr="003F1997">
        <w:rPr>
          <w:rFonts w:ascii="Cambria" w:hAnsi="Cambria"/>
          <w:noProof/>
        </w:rPr>
        <w:t xml:space="preserve">, </w:t>
      </w:r>
      <w:r w:rsidRPr="003F1997">
        <w:rPr>
          <w:rFonts w:ascii="Cambria" w:hAnsi="Cambria"/>
          <w:i/>
          <w:noProof/>
        </w:rPr>
        <w:t>42</w:t>
      </w:r>
      <w:r w:rsidRPr="003F1997">
        <w:rPr>
          <w:rFonts w:ascii="Cambria" w:hAnsi="Cambria"/>
          <w:noProof/>
        </w:rPr>
        <w:t>, Abs. 1136.</w:t>
      </w:r>
      <w:bookmarkEnd w:id="40"/>
    </w:p>
    <w:p w:rsidR="003F1997" w:rsidRPr="003F1997" w:rsidRDefault="003F1997" w:rsidP="003F1997">
      <w:pPr>
        <w:rPr>
          <w:rFonts w:ascii="Cambria" w:hAnsi="Cambria"/>
          <w:noProof/>
        </w:rPr>
      </w:pPr>
      <w:bookmarkStart w:id="41" w:name="_ENREF_41"/>
      <w:r w:rsidRPr="003F1997">
        <w:rPr>
          <w:rFonts w:ascii="Cambria" w:hAnsi="Cambria"/>
          <w:noProof/>
        </w:rPr>
        <w:t xml:space="preserve">Salmon, J. J., and R. M. Canup (2012), Three-stage lunar accretion: Slow growth of the Moon and implications for Earth-Moon isotopic similarities, </w:t>
      </w:r>
      <w:r w:rsidRPr="003F1997">
        <w:rPr>
          <w:rFonts w:ascii="Cambria" w:hAnsi="Cambria"/>
          <w:i/>
          <w:noProof/>
        </w:rPr>
        <w:t>Lunar &amp; Planet. Sci. Conf.</w:t>
      </w:r>
      <w:r w:rsidRPr="003F1997">
        <w:rPr>
          <w:rFonts w:ascii="Cambria" w:hAnsi="Cambria"/>
          <w:noProof/>
        </w:rPr>
        <w:t xml:space="preserve">, </w:t>
      </w:r>
      <w:r w:rsidRPr="003F1997">
        <w:rPr>
          <w:rFonts w:ascii="Cambria" w:hAnsi="Cambria"/>
          <w:i/>
          <w:noProof/>
        </w:rPr>
        <w:t>43</w:t>
      </w:r>
      <w:r w:rsidRPr="003F1997">
        <w:rPr>
          <w:rFonts w:ascii="Cambria" w:hAnsi="Cambria"/>
          <w:noProof/>
        </w:rPr>
        <w:t>, Abs. 2540.</w:t>
      </w:r>
      <w:bookmarkEnd w:id="41"/>
    </w:p>
    <w:p w:rsidR="003F1997" w:rsidRPr="003F1997" w:rsidRDefault="003F1997" w:rsidP="003F1997">
      <w:pPr>
        <w:rPr>
          <w:rFonts w:ascii="Cambria" w:hAnsi="Cambria"/>
          <w:noProof/>
        </w:rPr>
      </w:pPr>
      <w:bookmarkStart w:id="42" w:name="_ENREF_42"/>
      <w:r w:rsidRPr="003F1997">
        <w:rPr>
          <w:rFonts w:ascii="Cambria" w:hAnsi="Cambria"/>
          <w:noProof/>
        </w:rPr>
        <w:t xml:space="preserve">Stewart, S. T., and Z. M. Leinhardt (2012), Collisions between Gravity-Dominated Bodies: II. The Diversity of Impact Outcomes during the End Stage of Planet Formation, </w:t>
      </w:r>
      <w:r w:rsidRPr="003F1997">
        <w:rPr>
          <w:rFonts w:ascii="Cambria" w:hAnsi="Cambria"/>
          <w:i/>
          <w:noProof/>
        </w:rPr>
        <w:t>Astrophys. J.</w:t>
      </w:r>
      <w:r w:rsidRPr="003F1997">
        <w:rPr>
          <w:rFonts w:ascii="Cambria" w:hAnsi="Cambria"/>
          <w:noProof/>
        </w:rPr>
        <w:t xml:space="preserve">, </w:t>
      </w:r>
      <w:r w:rsidRPr="003F1997">
        <w:rPr>
          <w:rFonts w:ascii="Cambria" w:hAnsi="Cambria"/>
          <w:i/>
          <w:noProof/>
        </w:rPr>
        <w:t>751</w:t>
      </w:r>
      <w:r w:rsidRPr="003F1997">
        <w:rPr>
          <w:rFonts w:ascii="Cambria" w:hAnsi="Cambria"/>
          <w:noProof/>
        </w:rPr>
        <w:t>, 32 (17pp).</w:t>
      </w:r>
      <w:bookmarkEnd w:id="42"/>
    </w:p>
    <w:p w:rsidR="003F1997" w:rsidRPr="003F1997" w:rsidRDefault="003F1997" w:rsidP="003F1997">
      <w:pPr>
        <w:rPr>
          <w:rFonts w:ascii="Cambria" w:hAnsi="Cambria"/>
          <w:noProof/>
        </w:rPr>
      </w:pPr>
      <w:bookmarkStart w:id="43" w:name="_ENREF_43"/>
      <w:r w:rsidRPr="003F1997">
        <w:rPr>
          <w:rFonts w:ascii="Cambria" w:hAnsi="Cambria"/>
          <w:noProof/>
        </w:rPr>
        <w:t xml:space="preserve">Tonks, W. B., and H. J. Melosh (1993), Magma Ocean Formation due to Giant Impacts, </w:t>
      </w:r>
      <w:r w:rsidRPr="003F1997">
        <w:rPr>
          <w:rFonts w:ascii="Cambria" w:hAnsi="Cambria"/>
          <w:i/>
          <w:noProof/>
        </w:rPr>
        <w:t>J. Geophys. Res.-Planets</w:t>
      </w:r>
      <w:r w:rsidRPr="003F1997">
        <w:rPr>
          <w:rFonts w:ascii="Cambria" w:hAnsi="Cambria"/>
          <w:noProof/>
        </w:rPr>
        <w:t xml:space="preserve">, </w:t>
      </w:r>
      <w:r w:rsidRPr="003F1997">
        <w:rPr>
          <w:rFonts w:ascii="Cambria" w:hAnsi="Cambria"/>
          <w:i/>
          <w:noProof/>
        </w:rPr>
        <w:t>98</w:t>
      </w:r>
      <w:r w:rsidRPr="003F1997">
        <w:rPr>
          <w:rFonts w:ascii="Cambria" w:hAnsi="Cambria"/>
          <w:noProof/>
        </w:rPr>
        <w:t>(E3), 5319-5333.</w:t>
      </w:r>
      <w:bookmarkEnd w:id="43"/>
    </w:p>
    <w:p w:rsidR="003F1997" w:rsidRPr="003F1997" w:rsidRDefault="003F1997" w:rsidP="003F1997">
      <w:pPr>
        <w:rPr>
          <w:rFonts w:ascii="Cambria" w:hAnsi="Cambria"/>
          <w:noProof/>
        </w:rPr>
      </w:pPr>
      <w:bookmarkStart w:id="44" w:name="_ENREF_44"/>
      <w:r w:rsidRPr="003F1997">
        <w:rPr>
          <w:rFonts w:ascii="Cambria" w:hAnsi="Cambria"/>
          <w:noProof/>
        </w:rPr>
        <w:t xml:space="preserve">Touboul, M., I. S. Puchtel, and R. J. Walker (2012), 182W Evidence for Long-Term Preservation of Early Mantle Differentiation Products, </w:t>
      </w:r>
      <w:r w:rsidRPr="003F1997">
        <w:rPr>
          <w:rFonts w:ascii="Cambria" w:hAnsi="Cambria"/>
          <w:i/>
          <w:noProof/>
        </w:rPr>
        <w:t>Science</w:t>
      </w:r>
      <w:r w:rsidRPr="003F1997">
        <w:rPr>
          <w:rFonts w:ascii="Cambria" w:hAnsi="Cambria"/>
          <w:noProof/>
        </w:rPr>
        <w:t xml:space="preserve">, </w:t>
      </w:r>
      <w:r w:rsidRPr="003F1997">
        <w:rPr>
          <w:rFonts w:ascii="Cambria" w:hAnsi="Cambria"/>
          <w:i/>
          <w:noProof/>
        </w:rPr>
        <w:t>335</w:t>
      </w:r>
      <w:r w:rsidRPr="003F1997">
        <w:rPr>
          <w:rFonts w:ascii="Cambria" w:hAnsi="Cambria"/>
          <w:noProof/>
        </w:rPr>
        <w:t>(6072), 1065-1069.</w:t>
      </w:r>
      <w:bookmarkEnd w:id="44"/>
    </w:p>
    <w:p w:rsidR="003F1997" w:rsidRPr="003F1997" w:rsidRDefault="003F1997" w:rsidP="003F1997">
      <w:pPr>
        <w:rPr>
          <w:rFonts w:ascii="Cambria" w:hAnsi="Cambria"/>
          <w:noProof/>
        </w:rPr>
      </w:pPr>
      <w:bookmarkStart w:id="45" w:name="_ENREF_45"/>
      <w:r w:rsidRPr="003F1997">
        <w:rPr>
          <w:rFonts w:ascii="Cambria" w:hAnsi="Cambria"/>
          <w:noProof/>
        </w:rPr>
        <w:t xml:space="preserve">Touboul, M., T. Kleine, B. Bourdon, H. Palme, and R. Wieler (2007), Late formation and prolonged differentiation of the Moon inferred from W isotopes in lunar metals, </w:t>
      </w:r>
      <w:r w:rsidRPr="003F1997">
        <w:rPr>
          <w:rFonts w:ascii="Cambria" w:hAnsi="Cambria"/>
          <w:i/>
          <w:noProof/>
        </w:rPr>
        <w:t>Nature</w:t>
      </w:r>
      <w:r w:rsidRPr="003F1997">
        <w:rPr>
          <w:rFonts w:ascii="Cambria" w:hAnsi="Cambria"/>
          <w:noProof/>
        </w:rPr>
        <w:t xml:space="preserve">, </w:t>
      </w:r>
      <w:r w:rsidRPr="003F1997">
        <w:rPr>
          <w:rFonts w:ascii="Cambria" w:hAnsi="Cambria"/>
          <w:i/>
          <w:noProof/>
        </w:rPr>
        <w:t>450</w:t>
      </w:r>
      <w:r w:rsidRPr="003F1997">
        <w:rPr>
          <w:rFonts w:ascii="Cambria" w:hAnsi="Cambria"/>
          <w:noProof/>
        </w:rPr>
        <w:t>(7173), 1206-1209.</w:t>
      </w:r>
      <w:bookmarkEnd w:id="45"/>
    </w:p>
    <w:p w:rsidR="003F1997" w:rsidRPr="003F1997" w:rsidRDefault="003F1997" w:rsidP="003F1997">
      <w:pPr>
        <w:rPr>
          <w:rFonts w:ascii="Cambria" w:hAnsi="Cambria"/>
          <w:noProof/>
        </w:rPr>
      </w:pPr>
      <w:bookmarkStart w:id="46" w:name="_ENREF_46"/>
      <w:r w:rsidRPr="003F1997">
        <w:rPr>
          <w:rFonts w:ascii="Cambria" w:hAnsi="Cambria"/>
          <w:noProof/>
        </w:rPr>
        <w:t xml:space="preserve">Tsiganis, K., R. Gomes, A. Morbidelli, and H. F. Levison (2005), Origin of the orbital architecture of the giant planets of the Solar System, </w:t>
      </w:r>
      <w:r w:rsidRPr="003F1997">
        <w:rPr>
          <w:rFonts w:ascii="Cambria" w:hAnsi="Cambria"/>
          <w:i/>
          <w:noProof/>
        </w:rPr>
        <w:t>Nature</w:t>
      </w:r>
      <w:r w:rsidRPr="003F1997">
        <w:rPr>
          <w:rFonts w:ascii="Cambria" w:hAnsi="Cambria"/>
          <w:noProof/>
        </w:rPr>
        <w:t xml:space="preserve">, </w:t>
      </w:r>
      <w:r w:rsidRPr="003F1997">
        <w:rPr>
          <w:rFonts w:ascii="Cambria" w:hAnsi="Cambria"/>
          <w:i/>
          <w:noProof/>
        </w:rPr>
        <w:t>435</w:t>
      </w:r>
      <w:r w:rsidRPr="003F1997">
        <w:rPr>
          <w:rFonts w:ascii="Cambria" w:hAnsi="Cambria"/>
          <w:noProof/>
        </w:rPr>
        <w:t>(7041), 459-461.</w:t>
      </w:r>
      <w:bookmarkEnd w:id="46"/>
    </w:p>
    <w:p w:rsidR="003F1997" w:rsidRPr="003F1997" w:rsidRDefault="003F1997" w:rsidP="003F1997">
      <w:pPr>
        <w:rPr>
          <w:rFonts w:ascii="Cambria" w:hAnsi="Cambria"/>
          <w:noProof/>
        </w:rPr>
      </w:pPr>
      <w:bookmarkStart w:id="47" w:name="_ENREF_47"/>
      <w:r w:rsidRPr="003F1997">
        <w:rPr>
          <w:rFonts w:ascii="Cambria" w:hAnsi="Cambria"/>
          <w:noProof/>
        </w:rPr>
        <w:t xml:space="preserve">Walsh, K. J., A. Morbidelli, S. N. Raymond, D. P. O'Brien, and A. M. Mandell (2011), A low mass for Mars from Jupiter/'s early gas-driven migration, </w:t>
      </w:r>
      <w:r w:rsidRPr="003F1997">
        <w:rPr>
          <w:rFonts w:ascii="Cambria" w:hAnsi="Cambria"/>
          <w:i/>
          <w:noProof/>
        </w:rPr>
        <w:t>Nature</w:t>
      </w:r>
      <w:r w:rsidRPr="003F1997">
        <w:rPr>
          <w:rFonts w:ascii="Cambria" w:hAnsi="Cambria"/>
          <w:noProof/>
        </w:rPr>
        <w:t xml:space="preserve">, </w:t>
      </w:r>
      <w:r w:rsidRPr="003F1997">
        <w:rPr>
          <w:rFonts w:ascii="Cambria" w:hAnsi="Cambria"/>
          <w:i/>
          <w:noProof/>
        </w:rPr>
        <w:t>475</w:t>
      </w:r>
      <w:r w:rsidRPr="003F1997">
        <w:rPr>
          <w:rFonts w:ascii="Cambria" w:hAnsi="Cambria"/>
          <w:noProof/>
        </w:rPr>
        <w:t>(7355), 206-209.</w:t>
      </w:r>
      <w:bookmarkEnd w:id="47"/>
    </w:p>
    <w:p w:rsidR="003F1997" w:rsidRPr="003F1997" w:rsidRDefault="003F1997" w:rsidP="003F1997">
      <w:pPr>
        <w:rPr>
          <w:rFonts w:ascii="Cambria" w:hAnsi="Cambria"/>
          <w:noProof/>
        </w:rPr>
      </w:pPr>
      <w:bookmarkStart w:id="48" w:name="_ENREF_48"/>
      <w:r w:rsidRPr="003F1997">
        <w:rPr>
          <w:rFonts w:ascii="Cambria" w:hAnsi="Cambria"/>
          <w:noProof/>
        </w:rPr>
        <w:lastRenderedPageBreak/>
        <w:t xml:space="preserve">Wiechert, U., A. N. Halliday, D. C. Lee, G. A. Snyder, L. A. Taylor, and D. Rumble (2001), Oxygen Isotopes and the Moon-Forming Giant Impact, </w:t>
      </w:r>
      <w:r w:rsidRPr="003F1997">
        <w:rPr>
          <w:rFonts w:ascii="Cambria" w:hAnsi="Cambria"/>
          <w:i/>
          <w:noProof/>
        </w:rPr>
        <w:t>Science</w:t>
      </w:r>
      <w:r w:rsidRPr="003F1997">
        <w:rPr>
          <w:rFonts w:ascii="Cambria" w:hAnsi="Cambria"/>
          <w:noProof/>
        </w:rPr>
        <w:t xml:space="preserve">, </w:t>
      </w:r>
      <w:r w:rsidRPr="003F1997">
        <w:rPr>
          <w:rFonts w:ascii="Cambria" w:hAnsi="Cambria"/>
          <w:i/>
          <w:noProof/>
        </w:rPr>
        <w:t>294</w:t>
      </w:r>
      <w:r w:rsidRPr="003F1997">
        <w:rPr>
          <w:rFonts w:ascii="Cambria" w:hAnsi="Cambria"/>
          <w:noProof/>
        </w:rPr>
        <w:t>, 345-348.</w:t>
      </w:r>
      <w:bookmarkEnd w:id="48"/>
    </w:p>
    <w:p w:rsidR="003F1997" w:rsidRPr="003F1997" w:rsidRDefault="003F1997" w:rsidP="003F1997">
      <w:pPr>
        <w:rPr>
          <w:rFonts w:ascii="Cambria" w:hAnsi="Cambria"/>
          <w:noProof/>
        </w:rPr>
      </w:pPr>
      <w:bookmarkStart w:id="49" w:name="_ENREF_49"/>
      <w:r w:rsidRPr="003F1997">
        <w:rPr>
          <w:rFonts w:ascii="Cambria" w:hAnsi="Cambria"/>
          <w:noProof/>
        </w:rPr>
        <w:t xml:space="preserve">Williams, K. K., and M. T. Zuber (1998), Measurement and Analysis of Lunar Basin Depths from Clementine Altimetry, </w:t>
      </w:r>
      <w:r w:rsidRPr="003F1997">
        <w:rPr>
          <w:rFonts w:ascii="Cambria" w:hAnsi="Cambria"/>
          <w:i/>
          <w:noProof/>
        </w:rPr>
        <w:t>Icarus</w:t>
      </w:r>
      <w:r w:rsidRPr="003F1997">
        <w:rPr>
          <w:rFonts w:ascii="Cambria" w:hAnsi="Cambria"/>
          <w:noProof/>
        </w:rPr>
        <w:t xml:space="preserve">, </w:t>
      </w:r>
      <w:r w:rsidRPr="003F1997">
        <w:rPr>
          <w:rFonts w:ascii="Cambria" w:hAnsi="Cambria"/>
          <w:i/>
          <w:noProof/>
        </w:rPr>
        <w:t>131</w:t>
      </w:r>
      <w:r w:rsidRPr="003F1997">
        <w:rPr>
          <w:rFonts w:ascii="Cambria" w:hAnsi="Cambria"/>
          <w:noProof/>
        </w:rPr>
        <w:t>(1), 107-122.</w:t>
      </w:r>
      <w:bookmarkEnd w:id="49"/>
    </w:p>
    <w:p w:rsidR="003F1997" w:rsidRPr="003F1997" w:rsidRDefault="003F1997" w:rsidP="003F1997">
      <w:pPr>
        <w:rPr>
          <w:rFonts w:ascii="Cambria" w:hAnsi="Cambria"/>
          <w:noProof/>
        </w:rPr>
      </w:pPr>
      <w:bookmarkStart w:id="50" w:name="_ENREF_50"/>
      <w:r w:rsidRPr="003F1997">
        <w:rPr>
          <w:rFonts w:ascii="Cambria" w:hAnsi="Cambria"/>
          <w:noProof/>
        </w:rPr>
        <w:t xml:space="preserve">Zhang, J., N. Dauphas, A. M. Davis, I. Leya, and A. Fedkin (2012), The proto-Earth as a significant source of lunar material, </w:t>
      </w:r>
      <w:r w:rsidRPr="003F1997">
        <w:rPr>
          <w:rFonts w:ascii="Cambria" w:hAnsi="Cambria"/>
          <w:i/>
          <w:noProof/>
        </w:rPr>
        <w:t>Nature Geosci</w:t>
      </w:r>
      <w:r w:rsidRPr="003F1997">
        <w:rPr>
          <w:rFonts w:ascii="Cambria" w:hAnsi="Cambria"/>
          <w:noProof/>
        </w:rPr>
        <w:t xml:space="preserve">, </w:t>
      </w:r>
      <w:r w:rsidRPr="003F1997">
        <w:rPr>
          <w:rFonts w:ascii="Cambria" w:hAnsi="Cambria"/>
          <w:i/>
          <w:noProof/>
        </w:rPr>
        <w:t>5</w:t>
      </w:r>
      <w:r w:rsidRPr="003F1997">
        <w:rPr>
          <w:rFonts w:ascii="Cambria" w:hAnsi="Cambria"/>
          <w:noProof/>
        </w:rPr>
        <w:t>(4), 251-255.</w:t>
      </w:r>
      <w:bookmarkEnd w:id="50"/>
    </w:p>
    <w:p w:rsidR="003F1997" w:rsidRDefault="003F1997" w:rsidP="003F1997">
      <w:pPr>
        <w:rPr>
          <w:rFonts w:ascii="Cambria" w:hAnsi="Cambria"/>
          <w:b/>
          <w:noProof/>
        </w:rPr>
      </w:pPr>
    </w:p>
    <w:p w:rsidR="000A1DFF" w:rsidRDefault="00247B4B">
      <w:r>
        <w:fldChar w:fldCharType="end"/>
      </w:r>
    </w:p>
    <w:sectPr w:rsidR="000A1DFF" w:rsidSect="00D05BE2">
      <w:footerReference w:type="even" r:id="rId15"/>
      <w:footerReference w:type="default" r:id="rId16"/>
      <w:pgSz w:w="12240" w:h="15840"/>
      <w:pgMar w:top="1440" w:right="1800" w:bottom="1440" w:left="180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1367" w:rsidRDefault="00BE1367" w:rsidP="00642493">
      <w:r>
        <w:separator/>
      </w:r>
    </w:p>
  </w:endnote>
  <w:endnote w:type="continuationSeparator" w:id="0">
    <w:p w:rsidR="00BE1367" w:rsidRDefault="00BE1367" w:rsidP="0064249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1997" w:rsidRDefault="00247B4B" w:rsidP="00930421">
    <w:pPr>
      <w:pStyle w:val="Footer"/>
      <w:framePr w:wrap="around" w:vAnchor="text" w:hAnchor="margin" w:xAlign="center" w:y="1"/>
      <w:rPr>
        <w:rStyle w:val="PageNumber"/>
      </w:rPr>
    </w:pPr>
    <w:r>
      <w:rPr>
        <w:rStyle w:val="PageNumber"/>
      </w:rPr>
      <w:fldChar w:fldCharType="begin"/>
    </w:r>
    <w:r w:rsidR="003F1997">
      <w:rPr>
        <w:rStyle w:val="PageNumber"/>
      </w:rPr>
      <w:instrText xml:space="preserve">PAGE  </w:instrText>
    </w:r>
    <w:r>
      <w:rPr>
        <w:rStyle w:val="PageNumber"/>
      </w:rPr>
      <w:fldChar w:fldCharType="end"/>
    </w:r>
  </w:p>
  <w:p w:rsidR="003F1997" w:rsidRDefault="003F199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1997" w:rsidRDefault="00247B4B" w:rsidP="00930421">
    <w:pPr>
      <w:pStyle w:val="Footer"/>
      <w:framePr w:wrap="around" w:vAnchor="text" w:hAnchor="margin" w:xAlign="center" w:y="1"/>
      <w:rPr>
        <w:rStyle w:val="PageNumber"/>
      </w:rPr>
    </w:pPr>
    <w:r>
      <w:rPr>
        <w:rStyle w:val="PageNumber"/>
      </w:rPr>
      <w:fldChar w:fldCharType="begin"/>
    </w:r>
    <w:r w:rsidR="003F1997">
      <w:rPr>
        <w:rStyle w:val="PageNumber"/>
      </w:rPr>
      <w:instrText xml:space="preserve">PAGE  </w:instrText>
    </w:r>
    <w:r>
      <w:rPr>
        <w:rStyle w:val="PageNumber"/>
      </w:rPr>
      <w:fldChar w:fldCharType="separate"/>
    </w:r>
    <w:r w:rsidR="005D6B07">
      <w:rPr>
        <w:rStyle w:val="PageNumber"/>
        <w:noProof/>
      </w:rPr>
      <w:t>4</w:t>
    </w:r>
    <w:r>
      <w:rPr>
        <w:rStyle w:val="PageNumber"/>
      </w:rPr>
      <w:fldChar w:fldCharType="end"/>
    </w:r>
  </w:p>
  <w:p w:rsidR="003F1997" w:rsidRDefault="003F199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1367" w:rsidRDefault="00BE1367" w:rsidP="00642493">
      <w:r>
        <w:separator/>
      </w:r>
    </w:p>
  </w:footnote>
  <w:footnote w:type="continuationSeparator" w:id="0">
    <w:p w:rsidR="00BE1367" w:rsidRDefault="00BE1367" w:rsidP="0064249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24FD2"/>
    <w:multiLevelType w:val="hybridMultilevel"/>
    <w:tmpl w:val="C910E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167B46"/>
    <w:multiLevelType w:val="hybridMultilevel"/>
    <w:tmpl w:val="EECC9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6B61543"/>
    <w:multiLevelType w:val="hybridMultilevel"/>
    <w:tmpl w:val="754A23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89B71E0"/>
    <w:multiLevelType w:val="hybridMultilevel"/>
    <w:tmpl w:val="FCF254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J Geophysical Res v3&lt;/Style&gt;&lt;LeftDelim&gt;{&lt;/LeftDelim&gt;&lt;RightDelim&gt;}&lt;/RightDelim&gt;&lt;FontName&gt;Cambria&lt;/FontName&gt;&lt;FontSize&gt;12&lt;/FontSize&gt;&lt;ReflistTitle&gt;&lt;style face=&quot;bold&quot;&gt;References&lt;/style&gt;&lt;/ReflistTitle&gt;&lt;StartingRefnum&gt;1&lt;/StartingRefnum&gt;&lt;FirstLineIndent&gt;1&lt;/FirstLineIndent&gt;&lt;HangingIndent&gt;360&lt;/HangingIndent&gt;&lt;LineSpacing&gt;0&lt;/LineSpacing&gt;&lt;SpaceAfter&gt;0&lt;/SpaceAfter&gt;&lt;HyperlinksEnabled&gt;1&lt;/HyperlinksEnabled&gt;&lt;HyperlinksVisible&gt;0&lt;/HyperlinksVisible&gt;&lt;/ENLayout&gt;"/>
    <w:docVar w:name="EN.Libraries" w:val="&lt;Libraries&gt;&lt;item db-id=&quot;wrtz92w28fzfw3erstnvfvaipzr0vrrav0de&quot;&gt;Library-March2012&lt;record-ids&gt;&lt;item&gt;842&lt;/item&gt;&lt;item&gt;1139&lt;/item&gt;&lt;item&gt;1144&lt;/item&gt;&lt;item&gt;1450&lt;/item&gt;&lt;item&gt;1512&lt;/item&gt;&lt;item&gt;1514&lt;/item&gt;&lt;item&gt;1515&lt;/item&gt;&lt;item&gt;1551&lt;/item&gt;&lt;item&gt;1557&lt;/item&gt;&lt;item&gt;1559&lt;/item&gt;&lt;item&gt;1860&lt;/item&gt;&lt;item&gt;1869&lt;/item&gt;&lt;item&gt;1965&lt;/item&gt;&lt;item&gt;1991&lt;/item&gt;&lt;item&gt;2001&lt;/item&gt;&lt;item&gt;2003&lt;/item&gt;&lt;item&gt;2031&lt;/item&gt;&lt;item&gt;2042&lt;/item&gt;&lt;item&gt;2046&lt;/item&gt;&lt;item&gt;2107&lt;/item&gt;&lt;item&gt;2115&lt;/item&gt;&lt;item&gt;2151&lt;/item&gt;&lt;item&gt;2159&lt;/item&gt;&lt;item&gt;2160&lt;/item&gt;&lt;item&gt;2168&lt;/item&gt;&lt;item&gt;2169&lt;/item&gt;&lt;item&gt;2173&lt;/item&gt;&lt;item&gt;2179&lt;/item&gt;&lt;item&gt;2210&lt;/item&gt;&lt;item&gt;2242&lt;/item&gt;&lt;item&gt;2253&lt;/item&gt;&lt;item&gt;2255&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1&lt;/item&gt;&lt;item&gt;2272&lt;/item&gt;&lt;item&gt;2273&lt;/item&gt;&lt;item&gt;2274&lt;/item&gt;&lt;/record-ids&gt;&lt;/item&gt;&lt;/Libraries&gt;"/>
  </w:docVars>
  <w:rsids>
    <w:rsidRoot w:val="000A1DFF"/>
    <w:rsid w:val="00006308"/>
    <w:rsid w:val="00012A85"/>
    <w:rsid w:val="00013F14"/>
    <w:rsid w:val="000171C4"/>
    <w:rsid w:val="00052DDC"/>
    <w:rsid w:val="00095B98"/>
    <w:rsid w:val="00097077"/>
    <w:rsid w:val="000A1DFF"/>
    <w:rsid w:val="000A5784"/>
    <w:rsid w:val="000B2570"/>
    <w:rsid w:val="000B639F"/>
    <w:rsid w:val="000C03E5"/>
    <w:rsid w:val="000D1757"/>
    <w:rsid w:val="000D3528"/>
    <w:rsid w:val="000F1E16"/>
    <w:rsid w:val="000F4B80"/>
    <w:rsid w:val="001072D6"/>
    <w:rsid w:val="0010792F"/>
    <w:rsid w:val="00110D4D"/>
    <w:rsid w:val="00112020"/>
    <w:rsid w:val="001227D7"/>
    <w:rsid w:val="001256F4"/>
    <w:rsid w:val="00127EAD"/>
    <w:rsid w:val="0013321B"/>
    <w:rsid w:val="00140DF5"/>
    <w:rsid w:val="001428EA"/>
    <w:rsid w:val="00152423"/>
    <w:rsid w:val="00154E43"/>
    <w:rsid w:val="00162079"/>
    <w:rsid w:val="00166831"/>
    <w:rsid w:val="001721A2"/>
    <w:rsid w:val="001827FA"/>
    <w:rsid w:val="00191B15"/>
    <w:rsid w:val="0019612B"/>
    <w:rsid w:val="001972CF"/>
    <w:rsid w:val="001A731B"/>
    <w:rsid w:val="001B0AAA"/>
    <w:rsid w:val="001B6559"/>
    <w:rsid w:val="001C0639"/>
    <w:rsid w:val="001C173F"/>
    <w:rsid w:val="001C63A4"/>
    <w:rsid w:val="001E12F7"/>
    <w:rsid w:val="001E69FA"/>
    <w:rsid w:val="001F1AF5"/>
    <w:rsid w:val="001F5B15"/>
    <w:rsid w:val="002126A8"/>
    <w:rsid w:val="002207C3"/>
    <w:rsid w:val="0022211C"/>
    <w:rsid w:val="00231FBB"/>
    <w:rsid w:val="00235E07"/>
    <w:rsid w:val="00247B4B"/>
    <w:rsid w:val="00283182"/>
    <w:rsid w:val="00296017"/>
    <w:rsid w:val="002A6A0A"/>
    <w:rsid w:val="002B64E7"/>
    <w:rsid w:val="002C2FCC"/>
    <w:rsid w:val="002C515B"/>
    <w:rsid w:val="002E067F"/>
    <w:rsid w:val="002E175A"/>
    <w:rsid w:val="002F111A"/>
    <w:rsid w:val="00304346"/>
    <w:rsid w:val="00306D6B"/>
    <w:rsid w:val="00317D72"/>
    <w:rsid w:val="00325F05"/>
    <w:rsid w:val="00336F19"/>
    <w:rsid w:val="00345D50"/>
    <w:rsid w:val="00347089"/>
    <w:rsid w:val="00350102"/>
    <w:rsid w:val="0035388D"/>
    <w:rsid w:val="00354D6E"/>
    <w:rsid w:val="00361306"/>
    <w:rsid w:val="003725BB"/>
    <w:rsid w:val="0037764B"/>
    <w:rsid w:val="00393734"/>
    <w:rsid w:val="003B2A29"/>
    <w:rsid w:val="003C18CD"/>
    <w:rsid w:val="003D6DB6"/>
    <w:rsid w:val="003E71BD"/>
    <w:rsid w:val="003F1997"/>
    <w:rsid w:val="003F4137"/>
    <w:rsid w:val="00413947"/>
    <w:rsid w:val="00452C5F"/>
    <w:rsid w:val="00462F61"/>
    <w:rsid w:val="00464236"/>
    <w:rsid w:val="00475567"/>
    <w:rsid w:val="00481767"/>
    <w:rsid w:val="00485A2C"/>
    <w:rsid w:val="00490458"/>
    <w:rsid w:val="004A1B6A"/>
    <w:rsid w:val="004A4A3D"/>
    <w:rsid w:val="004C1912"/>
    <w:rsid w:val="004C32FC"/>
    <w:rsid w:val="004D7E83"/>
    <w:rsid w:val="004F693E"/>
    <w:rsid w:val="004F75CB"/>
    <w:rsid w:val="00500E61"/>
    <w:rsid w:val="00503C6D"/>
    <w:rsid w:val="00514CC4"/>
    <w:rsid w:val="00532438"/>
    <w:rsid w:val="00534618"/>
    <w:rsid w:val="005371DD"/>
    <w:rsid w:val="005422DB"/>
    <w:rsid w:val="0054232E"/>
    <w:rsid w:val="00560EFA"/>
    <w:rsid w:val="005758DA"/>
    <w:rsid w:val="00584CFC"/>
    <w:rsid w:val="005A3E2A"/>
    <w:rsid w:val="005B3913"/>
    <w:rsid w:val="005D6B07"/>
    <w:rsid w:val="005E23A6"/>
    <w:rsid w:val="005E37B8"/>
    <w:rsid w:val="005F3200"/>
    <w:rsid w:val="00607479"/>
    <w:rsid w:val="00617720"/>
    <w:rsid w:val="006246B2"/>
    <w:rsid w:val="00641609"/>
    <w:rsid w:val="00642493"/>
    <w:rsid w:val="00647158"/>
    <w:rsid w:val="00672515"/>
    <w:rsid w:val="00686D11"/>
    <w:rsid w:val="0069551F"/>
    <w:rsid w:val="006A5210"/>
    <w:rsid w:val="006B44C8"/>
    <w:rsid w:val="006C5FF5"/>
    <w:rsid w:val="006F0BB8"/>
    <w:rsid w:val="00715977"/>
    <w:rsid w:val="0074203F"/>
    <w:rsid w:val="007520AD"/>
    <w:rsid w:val="00756710"/>
    <w:rsid w:val="00766DBD"/>
    <w:rsid w:val="007805FB"/>
    <w:rsid w:val="00780DD8"/>
    <w:rsid w:val="00785E9D"/>
    <w:rsid w:val="00787419"/>
    <w:rsid w:val="00792144"/>
    <w:rsid w:val="00792203"/>
    <w:rsid w:val="007945C3"/>
    <w:rsid w:val="007C6EF3"/>
    <w:rsid w:val="007D0616"/>
    <w:rsid w:val="007D1D86"/>
    <w:rsid w:val="007D3D34"/>
    <w:rsid w:val="007E2601"/>
    <w:rsid w:val="007E7599"/>
    <w:rsid w:val="007F1CBF"/>
    <w:rsid w:val="00800C0F"/>
    <w:rsid w:val="00805331"/>
    <w:rsid w:val="00815701"/>
    <w:rsid w:val="00822482"/>
    <w:rsid w:val="00850526"/>
    <w:rsid w:val="0086083D"/>
    <w:rsid w:val="0087091C"/>
    <w:rsid w:val="00873D8A"/>
    <w:rsid w:val="008850BD"/>
    <w:rsid w:val="008929A7"/>
    <w:rsid w:val="0089773C"/>
    <w:rsid w:val="008A74C7"/>
    <w:rsid w:val="008D6717"/>
    <w:rsid w:val="008E2874"/>
    <w:rsid w:val="00912EE8"/>
    <w:rsid w:val="00930421"/>
    <w:rsid w:val="009318B5"/>
    <w:rsid w:val="00937E2A"/>
    <w:rsid w:val="00963BAC"/>
    <w:rsid w:val="00984DB1"/>
    <w:rsid w:val="00996775"/>
    <w:rsid w:val="00996BD6"/>
    <w:rsid w:val="009B19B9"/>
    <w:rsid w:val="009B284A"/>
    <w:rsid w:val="009C12ED"/>
    <w:rsid w:val="009C3189"/>
    <w:rsid w:val="009D596C"/>
    <w:rsid w:val="009F781F"/>
    <w:rsid w:val="00A01646"/>
    <w:rsid w:val="00A12872"/>
    <w:rsid w:val="00A243D4"/>
    <w:rsid w:val="00A24F82"/>
    <w:rsid w:val="00A2551C"/>
    <w:rsid w:val="00A31363"/>
    <w:rsid w:val="00A36570"/>
    <w:rsid w:val="00A369FC"/>
    <w:rsid w:val="00A400AE"/>
    <w:rsid w:val="00A72D62"/>
    <w:rsid w:val="00A8799A"/>
    <w:rsid w:val="00AB3CC2"/>
    <w:rsid w:val="00AD1AF1"/>
    <w:rsid w:val="00AE5AC4"/>
    <w:rsid w:val="00AE6E4E"/>
    <w:rsid w:val="00B03A03"/>
    <w:rsid w:val="00B34C82"/>
    <w:rsid w:val="00B42F4F"/>
    <w:rsid w:val="00B43463"/>
    <w:rsid w:val="00B57674"/>
    <w:rsid w:val="00B6318E"/>
    <w:rsid w:val="00B66F1D"/>
    <w:rsid w:val="00BB13D1"/>
    <w:rsid w:val="00BC3403"/>
    <w:rsid w:val="00BC5165"/>
    <w:rsid w:val="00BD2728"/>
    <w:rsid w:val="00BE1367"/>
    <w:rsid w:val="00BE2329"/>
    <w:rsid w:val="00BE367E"/>
    <w:rsid w:val="00C06597"/>
    <w:rsid w:val="00C0700E"/>
    <w:rsid w:val="00C177BF"/>
    <w:rsid w:val="00C35DFA"/>
    <w:rsid w:val="00C35E4C"/>
    <w:rsid w:val="00C51D17"/>
    <w:rsid w:val="00C52E7D"/>
    <w:rsid w:val="00C56EEA"/>
    <w:rsid w:val="00CA1C48"/>
    <w:rsid w:val="00CA315D"/>
    <w:rsid w:val="00CB1BEF"/>
    <w:rsid w:val="00CC1C64"/>
    <w:rsid w:val="00CC23FB"/>
    <w:rsid w:val="00CD6D29"/>
    <w:rsid w:val="00CE2247"/>
    <w:rsid w:val="00CE6308"/>
    <w:rsid w:val="00D01A20"/>
    <w:rsid w:val="00D02BD4"/>
    <w:rsid w:val="00D04891"/>
    <w:rsid w:val="00D05BE2"/>
    <w:rsid w:val="00D16355"/>
    <w:rsid w:val="00D32D53"/>
    <w:rsid w:val="00D337DC"/>
    <w:rsid w:val="00D45AB3"/>
    <w:rsid w:val="00D467B6"/>
    <w:rsid w:val="00D5574D"/>
    <w:rsid w:val="00D57F57"/>
    <w:rsid w:val="00D64E00"/>
    <w:rsid w:val="00D90375"/>
    <w:rsid w:val="00D91BFA"/>
    <w:rsid w:val="00D96F29"/>
    <w:rsid w:val="00DC103A"/>
    <w:rsid w:val="00DC6388"/>
    <w:rsid w:val="00DF4AFC"/>
    <w:rsid w:val="00E01F5A"/>
    <w:rsid w:val="00E02733"/>
    <w:rsid w:val="00E07364"/>
    <w:rsid w:val="00E1628F"/>
    <w:rsid w:val="00E32917"/>
    <w:rsid w:val="00E35B20"/>
    <w:rsid w:val="00E36C6E"/>
    <w:rsid w:val="00E44409"/>
    <w:rsid w:val="00E6465D"/>
    <w:rsid w:val="00E65039"/>
    <w:rsid w:val="00E7564C"/>
    <w:rsid w:val="00E80695"/>
    <w:rsid w:val="00E92A25"/>
    <w:rsid w:val="00ED0429"/>
    <w:rsid w:val="00ED1661"/>
    <w:rsid w:val="00ED5C67"/>
    <w:rsid w:val="00ED7C74"/>
    <w:rsid w:val="00EE33CF"/>
    <w:rsid w:val="00EE5D9C"/>
    <w:rsid w:val="00EF373B"/>
    <w:rsid w:val="00F10A90"/>
    <w:rsid w:val="00F11DDC"/>
    <w:rsid w:val="00F15D6E"/>
    <w:rsid w:val="00F35E13"/>
    <w:rsid w:val="00F371D8"/>
    <w:rsid w:val="00F52F45"/>
    <w:rsid w:val="00F628A9"/>
    <w:rsid w:val="00F8272C"/>
    <w:rsid w:val="00F86015"/>
    <w:rsid w:val="00F91E29"/>
    <w:rsid w:val="00F93D0B"/>
    <w:rsid w:val="00F97A2C"/>
    <w:rsid w:val="00FB18F0"/>
    <w:rsid w:val="00FD3F76"/>
    <w:rsid w:val="00FE12B2"/>
    <w:rsid w:val="00FE44EC"/>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B4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rsid w:val="006B44C8"/>
    <w:pPr>
      <w:overflowPunct w:val="0"/>
      <w:autoSpaceDE w:val="0"/>
      <w:autoSpaceDN w:val="0"/>
      <w:adjustRightInd w:val="0"/>
      <w:textAlignment w:val="baseline"/>
    </w:pPr>
    <w:rPr>
      <w:szCs w:val="20"/>
    </w:rPr>
  </w:style>
  <w:style w:type="character" w:customStyle="1" w:styleId="BalloonTextChar">
    <w:name w:val="Balloon Text Char"/>
    <w:basedOn w:val="DefaultParagraphFont"/>
    <w:link w:val="BalloonText"/>
    <w:uiPriority w:val="99"/>
    <w:semiHidden/>
    <w:rsid w:val="006B44C8"/>
    <w:rPr>
      <w:szCs w:val="20"/>
    </w:rPr>
  </w:style>
  <w:style w:type="character" w:styleId="Hyperlink">
    <w:name w:val="Hyperlink"/>
    <w:basedOn w:val="DefaultParagraphFont"/>
    <w:uiPriority w:val="99"/>
    <w:unhideWhenUsed/>
    <w:rsid w:val="000A1DFF"/>
    <w:rPr>
      <w:color w:val="0000FF" w:themeColor="hyperlink"/>
      <w:u w:val="single"/>
    </w:rPr>
  </w:style>
  <w:style w:type="paragraph" w:styleId="ListParagraph">
    <w:name w:val="List Paragraph"/>
    <w:basedOn w:val="Normal"/>
    <w:uiPriority w:val="34"/>
    <w:qFormat/>
    <w:rsid w:val="000171C4"/>
    <w:pPr>
      <w:ind w:left="720"/>
      <w:contextualSpacing/>
    </w:pPr>
  </w:style>
  <w:style w:type="paragraph" w:styleId="Footer">
    <w:name w:val="footer"/>
    <w:basedOn w:val="Normal"/>
    <w:link w:val="FooterChar"/>
    <w:uiPriority w:val="99"/>
    <w:unhideWhenUsed/>
    <w:rsid w:val="00642493"/>
    <w:pPr>
      <w:tabs>
        <w:tab w:val="center" w:pos="4320"/>
        <w:tab w:val="right" w:pos="8640"/>
      </w:tabs>
    </w:pPr>
  </w:style>
  <w:style w:type="character" w:customStyle="1" w:styleId="FooterChar">
    <w:name w:val="Footer Char"/>
    <w:basedOn w:val="DefaultParagraphFont"/>
    <w:link w:val="Footer"/>
    <w:uiPriority w:val="99"/>
    <w:rsid w:val="00642493"/>
  </w:style>
  <w:style w:type="character" w:styleId="PageNumber">
    <w:name w:val="page number"/>
    <w:basedOn w:val="DefaultParagraphFont"/>
    <w:uiPriority w:val="99"/>
    <w:semiHidden/>
    <w:unhideWhenUsed/>
    <w:rsid w:val="0064249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rsid w:val="006B44C8"/>
    <w:pPr>
      <w:overflowPunct w:val="0"/>
      <w:autoSpaceDE w:val="0"/>
      <w:autoSpaceDN w:val="0"/>
      <w:adjustRightInd w:val="0"/>
      <w:textAlignment w:val="baseline"/>
    </w:pPr>
    <w:rPr>
      <w:szCs w:val="20"/>
    </w:rPr>
  </w:style>
  <w:style w:type="character" w:customStyle="1" w:styleId="BalloonTextChar">
    <w:name w:val="Balloon Text Char"/>
    <w:basedOn w:val="DefaultParagraphFont"/>
    <w:link w:val="BalloonText"/>
    <w:uiPriority w:val="99"/>
    <w:semiHidden/>
    <w:rsid w:val="006B44C8"/>
    <w:rPr>
      <w:szCs w:val="20"/>
    </w:rPr>
  </w:style>
  <w:style w:type="character" w:styleId="Hyperlink">
    <w:name w:val="Hyperlink"/>
    <w:basedOn w:val="DefaultParagraphFont"/>
    <w:uiPriority w:val="99"/>
    <w:unhideWhenUsed/>
    <w:rsid w:val="000A1DFF"/>
    <w:rPr>
      <w:color w:val="0000FF" w:themeColor="hyperlink"/>
      <w:u w:val="single"/>
    </w:rPr>
  </w:style>
  <w:style w:type="paragraph" w:styleId="ListParagraph">
    <w:name w:val="List Paragraph"/>
    <w:basedOn w:val="Normal"/>
    <w:uiPriority w:val="34"/>
    <w:qFormat/>
    <w:rsid w:val="000171C4"/>
    <w:pPr>
      <w:ind w:left="720"/>
      <w:contextualSpacing/>
    </w:pPr>
  </w:style>
  <w:style w:type="paragraph" w:styleId="Footer">
    <w:name w:val="footer"/>
    <w:basedOn w:val="Normal"/>
    <w:link w:val="FooterChar"/>
    <w:uiPriority w:val="99"/>
    <w:unhideWhenUsed/>
    <w:rsid w:val="00642493"/>
    <w:pPr>
      <w:tabs>
        <w:tab w:val="center" w:pos="4320"/>
        <w:tab w:val="right" w:pos="8640"/>
      </w:tabs>
    </w:pPr>
  </w:style>
  <w:style w:type="character" w:customStyle="1" w:styleId="FooterChar">
    <w:name w:val="Footer Char"/>
    <w:basedOn w:val="DefaultParagraphFont"/>
    <w:link w:val="Footer"/>
    <w:uiPriority w:val="99"/>
    <w:rsid w:val="00642493"/>
  </w:style>
  <w:style w:type="character" w:styleId="PageNumber">
    <w:name w:val="page number"/>
    <w:basedOn w:val="DefaultParagraphFont"/>
    <w:uiPriority w:val="99"/>
    <w:semiHidden/>
    <w:unhideWhenUsed/>
    <w:rsid w:val="00642493"/>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sstewart@eps.harvard.edu" TargetMode="External"/><Relationship Id="rId13" Type="http://schemas.openxmlformats.org/officeDocument/2006/relationships/hyperlink" Target="http://www.fas.harvard.edu/~planets/sstewart/resources/collisio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http://www.obs.u-bordeaux1.fr/e3arths/raymond/movies_grandtack.html" TargetMode="External"/><Relationship Id="rId14" Type="http://schemas.openxmlformats.org/officeDocument/2006/relationships/hyperlink" Target="http://www.people.fas.harvard.edu/~rkra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32B923-399E-41EE-AFB6-DC6E95BFF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450</Words>
  <Characters>53866</Characters>
  <Application>Microsoft Office Word</Application>
  <DocSecurity>0</DocSecurity>
  <Lines>448</Lines>
  <Paragraphs>126</Paragraphs>
  <ScaleCrop>false</ScaleCrop>
  <Company>Harvard</Company>
  <LinksUpToDate>false</LinksUpToDate>
  <CharactersWithSpaces>631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Stewart</dc:creator>
  <cp:lastModifiedBy>huaiyu</cp:lastModifiedBy>
  <cp:revision>2</cp:revision>
  <dcterms:created xsi:type="dcterms:W3CDTF">2012-07-17T15:52:00Z</dcterms:created>
  <dcterms:modified xsi:type="dcterms:W3CDTF">2012-07-17T15:52:00Z</dcterms:modified>
</cp:coreProperties>
</file>